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D96F" w14:textId="368C131B" w:rsidR="00F65A4B" w:rsidRPr="00DE3C02" w:rsidRDefault="00F65A4B">
      <w:pPr>
        <w:rPr>
          <w:b/>
          <w:bCs/>
        </w:rPr>
      </w:pPr>
      <w:r w:rsidRPr="00DE3C02">
        <w:rPr>
          <w:b/>
          <w:bCs/>
        </w:rPr>
        <w:t xml:space="preserve">Vitamin D and </w:t>
      </w:r>
      <w:r w:rsidR="008F7B1A" w:rsidRPr="00DE3C02">
        <w:rPr>
          <w:b/>
          <w:bCs/>
        </w:rPr>
        <w:t>COVID-</w:t>
      </w:r>
      <w:r w:rsidRPr="00DE3C02">
        <w:rPr>
          <w:b/>
          <w:bCs/>
        </w:rPr>
        <w:t>19 disease: don’t believe everything you read in the papers!</w:t>
      </w:r>
    </w:p>
    <w:p w14:paraId="07B324D9" w14:textId="1068C9FD" w:rsidR="000C017E" w:rsidRPr="00DE3C02" w:rsidRDefault="00F65A4B">
      <w:pPr>
        <w:rPr>
          <w:b/>
          <w:bCs/>
        </w:rPr>
      </w:pPr>
      <w:r w:rsidRPr="00DE3C02">
        <w:rPr>
          <w:b/>
          <w:bCs/>
        </w:rPr>
        <w:t>Reply to Dr William B. Grant</w:t>
      </w:r>
    </w:p>
    <w:p w14:paraId="23ABED39" w14:textId="082317F9" w:rsidR="006F660E" w:rsidRDefault="006F660E" w:rsidP="006F660E">
      <w:r>
        <w:t>Nicholas C Harvey</w:t>
      </w:r>
      <w:r w:rsidRPr="006179BF">
        <w:rPr>
          <w:vertAlign w:val="superscript"/>
        </w:rPr>
        <w:t>1,2</w:t>
      </w:r>
      <w:r w:rsidR="00032559">
        <w:rPr>
          <w:vertAlign w:val="superscript"/>
        </w:rPr>
        <w:t>*</w:t>
      </w:r>
      <w:r w:rsidRPr="00013999">
        <w:t>, Cyrus Cooper</w:t>
      </w:r>
      <w:r w:rsidRPr="00013999">
        <w:rPr>
          <w:vertAlign w:val="superscript"/>
        </w:rPr>
        <w:t>1-3</w:t>
      </w:r>
      <w:r>
        <w:t xml:space="preserve"> and Zahra Raisi-Estabragh</w:t>
      </w:r>
      <w:r>
        <w:rPr>
          <w:vertAlign w:val="superscript"/>
        </w:rPr>
        <w:t>4,5</w:t>
      </w:r>
    </w:p>
    <w:p w14:paraId="15B857A3" w14:textId="6B81FCC1" w:rsidR="006F660E" w:rsidRDefault="006F660E" w:rsidP="006F660E">
      <w:r>
        <w:t xml:space="preserve">1. MRC Lifecourse Epidemiology </w:t>
      </w:r>
      <w:r w:rsidR="00032559">
        <w:t>Centre</w:t>
      </w:r>
      <w:r>
        <w:t>, University of Southampton, Southampton, UK</w:t>
      </w:r>
    </w:p>
    <w:p w14:paraId="5C06B6F8" w14:textId="77777777" w:rsidR="006F660E" w:rsidRDefault="006F660E" w:rsidP="006F660E">
      <w:r>
        <w:t>2. NIHR Southampton Biomedical Research Centre, University of Southampton and University Hospital Southampton NHS Foundation Trust, Southampton, UK</w:t>
      </w:r>
    </w:p>
    <w:p w14:paraId="08A62F20" w14:textId="77777777" w:rsidR="006F660E" w:rsidRDefault="006F660E" w:rsidP="006F660E">
      <w:r>
        <w:t>3</w:t>
      </w:r>
      <w:r w:rsidRPr="00013999">
        <w:t>. NIHR Oxford Biomedical Research Centre, University of Oxford, UK</w:t>
      </w:r>
    </w:p>
    <w:p w14:paraId="6A6A88BC" w14:textId="77777777" w:rsidR="006F660E" w:rsidRDefault="006F660E" w:rsidP="006F660E">
      <w:r>
        <w:t>4. William Harvey Research Institute, NIHR Barts Biomedical Research Centre, Queen Mary University of London, UK</w:t>
      </w:r>
    </w:p>
    <w:p w14:paraId="140C7149" w14:textId="77777777" w:rsidR="006F660E" w:rsidRDefault="006F660E" w:rsidP="006F660E">
      <w:r>
        <w:t>5. Barts Heart Centre, St Bartholomew’s Hospital, Barts Health NHS Trust, London, UK</w:t>
      </w:r>
    </w:p>
    <w:p w14:paraId="5842503A" w14:textId="7AF9CCFE" w:rsidR="00DE3C02" w:rsidRDefault="00DE3C02"/>
    <w:p w14:paraId="61D89264" w14:textId="455B54BE" w:rsidR="00032559" w:rsidRDefault="00032559">
      <w:r>
        <w:t>*Corresponding author:</w:t>
      </w:r>
    </w:p>
    <w:p w14:paraId="12066895" w14:textId="77777777" w:rsidR="00032559" w:rsidRDefault="00032559" w:rsidP="00032559">
      <w:r>
        <w:t>Professor Nicholas Harvey</w:t>
      </w:r>
    </w:p>
    <w:p w14:paraId="71271F3B" w14:textId="77777777" w:rsidR="00032559" w:rsidRDefault="00032559" w:rsidP="00032559">
      <w:r>
        <w:t>MRC Lifecourse Epidemiology Centre, University of Southampton, Southampton, UK</w:t>
      </w:r>
    </w:p>
    <w:p w14:paraId="60C54B3C" w14:textId="679B6256" w:rsidR="00032559" w:rsidRDefault="00032559" w:rsidP="00032559">
      <w:r>
        <w:t>nch@mrc.soton.ac.uk</w:t>
      </w:r>
    </w:p>
    <w:p w14:paraId="5C3A322B" w14:textId="0BE42254" w:rsidR="00032559" w:rsidRDefault="00032559"/>
    <w:p w14:paraId="29914866" w14:textId="77777777" w:rsidR="00032559" w:rsidRDefault="00032559">
      <w:r>
        <w:br w:type="page"/>
      </w:r>
    </w:p>
    <w:p w14:paraId="3950BF66" w14:textId="5BCEDA15" w:rsidR="00F65A4B" w:rsidRDefault="00F65A4B" w:rsidP="007479FB">
      <w:pPr>
        <w:spacing w:after="120" w:line="360" w:lineRule="auto"/>
        <w:jc w:val="both"/>
      </w:pPr>
      <w:r>
        <w:lastRenderedPageBreak/>
        <w:t>To the editor:</w:t>
      </w:r>
    </w:p>
    <w:p w14:paraId="41AE12F9" w14:textId="2549CCD9" w:rsidR="00370FED" w:rsidRDefault="00F65A4B" w:rsidP="007479FB">
      <w:pPr>
        <w:spacing w:after="120" w:line="360" w:lineRule="auto"/>
        <w:jc w:val="both"/>
      </w:pPr>
      <w:r>
        <w:t>We read with interest the letter</w:t>
      </w:r>
      <w:r w:rsidR="002F75ED">
        <w:fldChar w:fldCharType="begin"/>
      </w:r>
      <w:r w:rsidR="002F75ED">
        <w:instrText xml:space="preserve"> ADDIN EN.CITE &lt;EndNote&gt;&lt;Cite&gt;&lt;Author&gt;Grant&lt;/Author&gt;&lt;Year&gt;2021&lt;/Year&gt;&lt;RecNum&gt;8022&lt;/RecNum&gt;&lt;DisplayText&gt;(1)&lt;/DisplayText&gt;&lt;record&gt;&lt;rec-number&gt;8022&lt;/rec-number&gt;&lt;foreign-keys&gt;&lt;key app="EN" db-id="p0w2r505hvs222essdtvfrfxer9w0spesp9e" timestamp="1625733876"&gt;8022&lt;/key&gt;&lt;/foreign-keys&gt;&lt;ref-type name="Journal Article"&gt;17&lt;/ref-type&gt;&lt;contributors&gt;&lt;authors&gt;&lt;author&gt;Grant, W. B.&lt;/author&gt;&lt;/authors&gt;&lt;/contributors&gt;&lt;titles&gt;&lt;title&gt;Letter for publication: Vitamin D and coronavirus disease 2019 (COVID-19): Rapid evidence&amp;#xD;review&lt;/title&gt;&lt;secondary-title&gt;Aging Clin Exp Res&lt;/secondary-title&gt;&lt;/titles&gt;&lt;periodical&gt;&lt;full-title&gt;Aging Clin Exp Res&lt;/full-title&gt;&lt;abbr-1&gt;Aging clinical and experimental research&lt;/abbr-1&gt;&lt;/periodical&gt;&lt;dates&gt;&lt;year&gt;2021&lt;/year&gt;&lt;/dates&gt;&lt;urls&gt;&lt;/urls&gt;&lt;/record&gt;&lt;/Cite&gt;&lt;/EndNote&gt;</w:instrText>
      </w:r>
      <w:r w:rsidR="002F75ED">
        <w:fldChar w:fldCharType="separate"/>
      </w:r>
      <w:r w:rsidR="002F75ED">
        <w:rPr>
          <w:noProof/>
        </w:rPr>
        <w:t>(1)</w:t>
      </w:r>
      <w:r w:rsidR="002F75ED">
        <w:fldChar w:fldCharType="end"/>
      </w:r>
      <w:r>
        <w:t xml:space="preserve"> from William B Grant, director of the Sunlight, </w:t>
      </w:r>
      <w:r w:rsidR="008F7B1A">
        <w:t>N</w:t>
      </w:r>
      <w:r>
        <w:t xml:space="preserve">utrition and Health Research Centre, San Francisco, commenting on our narrative review of the evidence around vitamin D and </w:t>
      </w:r>
      <w:r w:rsidR="008F7B1A">
        <w:t>COVID-</w:t>
      </w:r>
      <w:r>
        <w:t>19 disease</w:t>
      </w:r>
      <w:r w:rsidR="00F836E2">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 </w:instrText>
      </w:r>
      <w:r w:rsidR="002F75ED">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DATA </w:instrText>
      </w:r>
      <w:r w:rsidR="002F75ED">
        <w:fldChar w:fldCharType="end"/>
      </w:r>
      <w:r w:rsidR="00F836E2">
        <w:fldChar w:fldCharType="separate"/>
      </w:r>
      <w:r w:rsidR="002F75ED">
        <w:rPr>
          <w:noProof/>
        </w:rPr>
        <w:t>(2)</w:t>
      </w:r>
      <w:r w:rsidR="00F836E2">
        <w:fldChar w:fldCharType="end"/>
      </w:r>
      <w:r>
        <w:t xml:space="preserve">. </w:t>
      </w:r>
      <w:r w:rsidR="006F602D">
        <w:t>Dr Grant suggests that confounding</w:t>
      </w:r>
      <w:r w:rsidR="00BF02D0">
        <w:t xml:space="preserve"> and reverse causality</w:t>
      </w:r>
      <w:r w:rsidR="006F602D">
        <w:t xml:space="preserve">, at least as </w:t>
      </w:r>
      <w:r w:rsidR="008F7B1A">
        <w:t>addressed</w:t>
      </w:r>
      <w:r w:rsidR="006F602D">
        <w:t xml:space="preserve"> in studies to date, do not account for associations between vitamin D and </w:t>
      </w:r>
      <w:r w:rsidR="008F7B1A">
        <w:t>COVID-</w:t>
      </w:r>
      <w:r w:rsidR="006F602D">
        <w:t>19 disease</w:t>
      </w:r>
      <w:r w:rsidR="00BF02D0">
        <w:t xml:space="preserve">, where these have been observed. </w:t>
      </w:r>
      <w:r w:rsidR="008F7B1A">
        <w:t>H</w:t>
      </w:r>
      <w:r w:rsidR="006F602D">
        <w:t>is conclusion is that the majority of the Bradford Hill criteria</w:t>
      </w:r>
      <w:r w:rsidR="00F836E2">
        <w:fldChar w:fldCharType="begin"/>
      </w:r>
      <w:r w:rsidR="002F75ED">
        <w:instrText xml:space="preserve"> ADDIN EN.CITE &lt;EndNote&gt;&lt;Cite&gt;&lt;Author&gt;Fedak&lt;/Author&gt;&lt;Year&gt;2015&lt;/Year&gt;&lt;RecNum&gt;8010&lt;/RecNum&gt;&lt;DisplayText&gt;(3)&lt;/DisplayText&gt;&lt;record&gt;&lt;rec-number&gt;8010&lt;/rec-number&gt;&lt;foreign-keys&gt;&lt;key app="EN" db-id="p0w2r505hvs222essdtvfrfxer9w0spesp9e" timestamp="1624864862"&gt;8010&lt;/key&gt;&lt;/foreign-keys&gt;&lt;ref-type name="Journal Article"&gt;17&lt;/ref-type&gt;&lt;contributors&gt;&lt;authors&gt;&lt;author&gt;Fedak, K. M.&lt;/author&gt;&lt;author&gt;Bernal, A.&lt;/author&gt;&lt;author&gt;Capshaw, Z. A.&lt;/author&gt;&lt;author&gt;Gross, S.&lt;/author&gt;&lt;/authors&gt;&lt;/contributors&gt;&lt;auth-address&gt;Department of Environmental and Radiological Health Sciences, Colorado State University, 350 West Lake Street, Fort Collins, CO 80521 USA ; Cardno ChemRisk, 4840 Pearl East Circle, Suite 300 West, Boulder, CO 80301 USA.&amp;#xD;Cardno ChemRisk, 130 Vantis Suite 170, Aliso Viejo, CA 92656 USA.&amp;#xD;Cardno ChemRisk, 4840 Pearl East Circle, Suite 300 West, Boulder, CO 80301 USA.&lt;/auth-address&gt;&lt;titles&gt;&lt;title&gt;Applying the Bradford Hill criteria in the 21st century: how data integration has changed causal inference in molecular epidemiology&lt;/title&gt;&lt;secondary-title&gt;Emerg Themes Epidemiol&lt;/secondary-title&gt;&lt;alt-title&gt;Emerging themes in epidemiology&lt;/alt-title&gt;&lt;/titles&gt;&lt;periodical&gt;&lt;full-title&gt;Emerg Themes Epidemiol&lt;/full-title&gt;&lt;abbr-1&gt;Emerging themes in epidemiology&lt;/abbr-1&gt;&lt;/periodical&gt;&lt;alt-periodical&gt;&lt;full-title&gt;Emerg Themes Epidemiol&lt;/full-title&gt;&lt;abbr-1&gt;Emerging themes in epidemiology&lt;/abbr-1&gt;&lt;/alt-periodical&gt;&lt;pages&gt;14&lt;/pages&gt;&lt;volume&gt;12&lt;/volume&gt;&lt;edition&gt;2015/10/02&lt;/edition&gt;&lt;keywords&gt;&lt;keyword&gt;Bradford Hill&lt;/keyword&gt;&lt;keyword&gt;Causal inference&lt;/keyword&gt;&lt;keyword&gt;Causation&lt;/keyword&gt;&lt;keyword&gt;Data integration&lt;/keyword&gt;&lt;keyword&gt;Molecular epidemiology&lt;/keyword&gt;&lt;/keywords&gt;&lt;dates&gt;&lt;year&gt;2015&lt;/year&gt;&lt;/dates&gt;&lt;isbn&gt;1742-7622 (Print)&amp;#xD;1742-7622&lt;/isbn&gt;&lt;accession-num&gt;26425136&lt;/accession-num&gt;&lt;urls&gt;&lt;/urls&gt;&lt;custom2&gt;PMC4589117&lt;/custom2&gt;&lt;electronic-resource-num&gt;10.1186/s12982-015-0037-4&lt;/electronic-resource-num&gt;&lt;remote-database-provider&gt;NLM&lt;/remote-database-provider&gt;&lt;language&gt;eng&lt;/language&gt;&lt;/record&gt;&lt;/Cite&gt;&lt;/EndNote&gt;</w:instrText>
      </w:r>
      <w:r w:rsidR="00F836E2">
        <w:fldChar w:fldCharType="separate"/>
      </w:r>
      <w:r w:rsidR="002F75ED">
        <w:rPr>
          <w:noProof/>
        </w:rPr>
        <w:t>(3)</w:t>
      </w:r>
      <w:r w:rsidR="00F836E2">
        <w:fldChar w:fldCharType="end"/>
      </w:r>
      <w:r w:rsidR="006F602D">
        <w:t xml:space="preserve"> for causality have been met.</w:t>
      </w:r>
      <w:r w:rsidR="00B629C1">
        <w:t xml:space="preserve"> In support of these arguments, he cites </w:t>
      </w:r>
      <w:r w:rsidR="006F602D">
        <w:t>a recent systematic review and meta-analysis bringing together studies of vitamin deficiency, 25</w:t>
      </w:r>
      <w:r w:rsidR="008F7B1A">
        <w:t>(OH)-v</w:t>
      </w:r>
      <w:r w:rsidR="006F602D">
        <w:t>itamin D</w:t>
      </w:r>
      <w:r w:rsidR="008F7B1A">
        <w:t xml:space="preserve"> [25(OH)D]</w:t>
      </w:r>
      <w:r w:rsidR="006F602D">
        <w:t xml:space="preserve"> </w:t>
      </w:r>
      <w:r w:rsidR="008F7B1A">
        <w:t>levels</w:t>
      </w:r>
      <w:r w:rsidR="006F602D">
        <w:t xml:space="preserve">, </w:t>
      </w:r>
      <w:r w:rsidR="008F7B1A">
        <w:t>COVID-19</w:t>
      </w:r>
      <w:r w:rsidR="006F602D">
        <w:t xml:space="preserve"> </w:t>
      </w:r>
      <w:r w:rsidR="00AD4155">
        <w:t>susceptibility</w:t>
      </w:r>
      <w:r w:rsidR="006F602D">
        <w:t>, severity and sequel</w:t>
      </w:r>
      <w:r w:rsidR="008F7B1A">
        <w:t>ae</w:t>
      </w:r>
      <w:r w:rsidR="006F602D">
        <w:t xml:space="preserve"> including mortality.</w:t>
      </w:r>
      <w:r w:rsidR="00787287">
        <w:t xml:space="preserve"> In this paper, K</w:t>
      </w:r>
      <w:r w:rsidR="008F7B1A">
        <w:t>a</w:t>
      </w:r>
      <w:r w:rsidR="00787287">
        <w:t>zemi et al.</w:t>
      </w:r>
      <w:r w:rsidR="00F836E2">
        <w:fldChar w:fldCharType="begin">
          <w:fldData xml:space="preserve">PEVuZE5vdGU+PENpdGU+PEF1dGhvcj5LYXplbWk8L0F1dGhvcj48WWVhcj4yMDIxPC9ZZWFyPjxS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</w:fldData>
        </w:fldChar>
      </w:r>
      <w:r w:rsidR="002F75ED">
        <w:instrText xml:space="preserve"> ADDIN EN.CITE </w:instrText>
      </w:r>
      <w:r w:rsidR="002F75ED">
        <w:fldChar w:fldCharType="begin">
          <w:fldData xml:space="preserve">PEVuZE5vdGU+PENpdGU+PEF1dGhvcj5LYXplbWk8L0F1dGhvcj48WWVhcj4yMDIxPC9ZZWFyPjxS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</w:fldData>
        </w:fldChar>
      </w:r>
      <w:r w:rsidR="002F75ED">
        <w:instrText xml:space="preserve"> ADDIN EN.CITE.DATA </w:instrText>
      </w:r>
      <w:r w:rsidR="002F75ED">
        <w:fldChar w:fldCharType="end"/>
      </w:r>
      <w:r w:rsidR="00F836E2">
        <w:fldChar w:fldCharType="separate"/>
      </w:r>
      <w:r w:rsidR="002F75ED">
        <w:rPr>
          <w:noProof/>
        </w:rPr>
        <w:t>(4)</w:t>
      </w:r>
      <w:r w:rsidR="00F836E2">
        <w:fldChar w:fldCharType="end"/>
      </w:r>
      <w:r w:rsidR="00787287">
        <w:t xml:space="preserve"> demonstrate a number of associations between lower </w:t>
      </w:r>
      <w:r w:rsidR="008F7B1A">
        <w:t>25(OH)D</w:t>
      </w:r>
      <w:r w:rsidR="00787287">
        <w:t xml:space="preserve"> </w:t>
      </w:r>
      <w:r w:rsidR="008F7B1A">
        <w:t>levels</w:t>
      </w:r>
      <w:r w:rsidR="00787287">
        <w:t xml:space="preserve"> and greater risk of </w:t>
      </w:r>
      <w:r w:rsidR="008F7B1A">
        <w:t>these outcomes</w:t>
      </w:r>
      <w:r w:rsidR="00787287">
        <w:t xml:space="preserve">. Although meta-analysis of observational studies </w:t>
      </w:r>
      <w:r w:rsidR="00F15841">
        <w:t xml:space="preserve">may be viewed </w:t>
      </w:r>
      <w:r w:rsidR="00787287">
        <w:t xml:space="preserve">as the highest level of observational evidence, the synthesised output can </w:t>
      </w:r>
      <w:r w:rsidR="00903F8D">
        <w:t xml:space="preserve">clearly </w:t>
      </w:r>
      <w:r w:rsidR="00787287">
        <w:t>only be as good as the source studies.</w:t>
      </w:r>
      <w:r w:rsidR="00903F8D">
        <w:t xml:space="preserve"> i.e. a confounded relationship which is consistent will only be more apparent (but of course not more causal) in a meta-analysis</w:t>
      </w:r>
      <w:r w:rsidR="008F7162">
        <w:fldChar w:fldCharType="begin">
          <w:fldData xml:space="preserve">PEVuZE5vdGU+PENpdGU+PEF1dGhvcj5EZWtrZXJzPC9BdXRob3I+PFllYXI+MjAxOTwvWWVhcj48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</w:fldData>
        </w:fldChar>
      </w:r>
      <w:r w:rsidR="002F75ED">
        <w:instrText xml:space="preserve"> ADDIN EN.CITE </w:instrText>
      </w:r>
      <w:r w:rsidR="002F75ED">
        <w:fldChar w:fldCharType="begin">
          <w:fldData xml:space="preserve">PEVuZE5vdGU+PENpdGU+PEF1dGhvcj5EZWtrZXJzPC9BdXRob3I+PFllYXI+MjAxOTwvWWVhcj48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</w:fldData>
        </w:fldChar>
      </w:r>
      <w:r w:rsidR="002F75ED">
        <w:instrText xml:space="preserve"> ADDIN EN.CITE.DATA </w:instrText>
      </w:r>
      <w:r w:rsidR="002F75ED">
        <w:fldChar w:fldCharType="end"/>
      </w:r>
      <w:r w:rsidR="008F7162">
        <w:fldChar w:fldCharType="separate"/>
      </w:r>
      <w:r w:rsidR="002F75ED">
        <w:rPr>
          <w:noProof/>
        </w:rPr>
        <w:t>(5)</w:t>
      </w:r>
      <w:r w:rsidR="008F7162">
        <w:fldChar w:fldCharType="end"/>
      </w:r>
      <w:r w:rsidR="00903F8D">
        <w:t>.</w:t>
      </w:r>
    </w:p>
    <w:p w14:paraId="042129F0" w14:textId="6DA19B0D" w:rsidR="00603D82" w:rsidRDefault="00787287" w:rsidP="007479FB">
      <w:pPr>
        <w:spacing w:after="120" w:line="360" w:lineRule="auto"/>
        <w:jc w:val="both"/>
      </w:pPr>
      <w:r>
        <w:t>In our review</w:t>
      </w:r>
      <w:r w:rsidR="007E4148">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 </w:instrText>
      </w:r>
      <w:r w:rsidR="002F75ED">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DATA </w:instrText>
      </w:r>
      <w:r w:rsidR="002F75ED">
        <w:fldChar w:fldCharType="end"/>
      </w:r>
      <w:r w:rsidR="007E4148">
        <w:fldChar w:fldCharType="separate"/>
      </w:r>
      <w:r w:rsidR="002F75ED">
        <w:rPr>
          <w:noProof/>
        </w:rPr>
        <w:t>(2)</w:t>
      </w:r>
      <w:r w:rsidR="007E4148">
        <w:fldChar w:fldCharType="end"/>
      </w:r>
      <w:r>
        <w:t xml:space="preserve"> we attempted to</w:t>
      </w:r>
      <w:r w:rsidR="00D05BBE">
        <w:t xml:space="preserve"> critically appraise </w:t>
      </w:r>
      <w:r>
        <w:t xml:space="preserve">the source studies available rather than </w:t>
      </w:r>
      <w:r w:rsidR="0026741D">
        <w:t>simply report, or indeed synthesize,</w:t>
      </w:r>
      <w:r w:rsidR="0077076B">
        <w:t xml:space="preserve"> </w:t>
      </w:r>
      <w:r w:rsidR="00AD4155">
        <w:t>their results</w:t>
      </w:r>
      <w:r>
        <w:t>. It is clear from the characteristics of the component studies</w:t>
      </w:r>
      <w:r w:rsidR="00AD4155">
        <w:t xml:space="preserve"> </w:t>
      </w:r>
      <w:r w:rsidR="00F14961">
        <w:t>in</w:t>
      </w:r>
      <w:r w:rsidR="00AD4155">
        <w:t xml:space="preserve"> Kazemi et al.’s analysis</w:t>
      </w:r>
      <w:r>
        <w:t xml:space="preserve"> that they are highly </w:t>
      </w:r>
      <w:r w:rsidR="00F14961">
        <w:t>heterogeneous in</w:t>
      </w:r>
      <w:r w:rsidR="0077076B">
        <w:t xml:space="preserve"> term of</w:t>
      </w:r>
      <w:r w:rsidR="00F14961">
        <w:t xml:space="preserve"> setting, design and method</w:t>
      </w:r>
      <w:r w:rsidR="0077076B">
        <w:t>ology</w:t>
      </w:r>
      <w:r>
        <w:t xml:space="preserve">, generally of </w:t>
      </w:r>
      <w:r w:rsidRPr="00014C9E">
        <w:t xml:space="preserve">small </w:t>
      </w:r>
      <w:r w:rsidR="00F14961" w:rsidRPr="00014C9E">
        <w:t>sample</w:t>
      </w:r>
      <w:r w:rsidRPr="00014C9E">
        <w:t xml:space="preserve"> size and also highly variable in ability to account for confounding and bias</w:t>
      </w:r>
      <w:r w:rsidR="00F836E2" w:rsidRPr="00014C9E">
        <w:fldChar w:fldCharType="begin">
          <w:fldData xml:space="preserve">PEVuZE5vdGU+PENpdGU+PEF1dGhvcj5LYXplbWk8L0F1dGhvcj48WWVhcj4yMDIxPC9ZZWFyPjxS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</w:fldData>
        </w:fldChar>
      </w:r>
      <w:r w:rsidR="002F75ED">
        <w:instrText xml:space="preserve"> ADDIN EN.CITE </w:instrText>
      </w:r>
      <w:r w:rsidR="002F75ED">
        <w:fldChar w:fldCharType="begin">
          <w:fldData xml:space="preserve">PEVuZE5vdGU+PENpdGU+PEF1dGhvcj5LYXplbWk8L0F1dGhvcj48WWVhcj4yMDIxPC9ZZWFyPjxS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</w:fldData>
        </w:fldChar>
      </w:r>
      <w:r w:rsidR="002F75ED">
        <w:instrText xml:space="preserve"> ADDIN EN.CITE.DATA </w:instrText>
      </w:r>
      <w:r w:rsidR="002F75ED">
        <w:fldChar w:fldCharType="end"/>
      </w:r>
      <w:r w:rsidR="00F836E2" w:rsidRPr="00014C9E">
        <w:fldChar w:fldCharType="separate"/>
      </w:r>
      <w:r w:rsidR="002F75ED">
        <w:rPr>
          <w:noProof/>
        </w:rPr>
        <w:t>(4)</w:t>
      </w:r>
      <w:r w:rsidR="00F836E2" w:rsidRPr="00014C9E">
        <w:fldChar w:fldCharType="end"/>
      </w:r>
      <w:r w:rsidRPr="00014C9E">
        <w:t>. The notion that one can simply talk about “studies adjusted for confounding” is somewhat optimistic given that</w:t>
      </w:r>
      <w:r w:rsidR="0077076B" w:rsidRPr="00014C9E">
        <w:t>,</w:t>
      </w:r>
      <w:r w:rsidRPr="00014C9E">
        <w:t xml:space="preserve"> </w:t>
      </w:r>
      <w:r w:rsidR="00105C3F">
        <w:t xml:space="preserve">for example, </w:t>
      </w:r>
      <w:r w:rsidRPr="00014C9E">
        <w:t xml:space="preserve">in the 3 </w:t>
      </w:r>
      <w:r w:rsidR="00BF02D0" w:rsidRPr="00014C9E">
        <w:t xml:space="preserve">such adjusted </w:t>
      </w:r>
      <w:r w:rsidRPr="00014C9E">
        <w:t xml:space="preserve">studies </w:t>
      </w:r>
      <w:r w:rsidR="00BF02D0" w:rsidRPr="00014C9E">
        <w:t>of associations between</w:t>
      </w:r>
      <w:r w:rsidRPr="00014C9E">
        <w:t xml:space="preserve"> vitamin D and </w:t>
      </w:r>
      <w:r w:rsidR="0077076B" w:rsidRPr="00014C9E">
        <w:t>COVID-</w:t>
      </w:r>
      <w:r w:rsidRPr="00014C9E">
        <w:t xml:space="preserve">19 positivity, confounding structures </w:t>
      </w:r>
      <w:r w:rsidR="0077076B" w:rsidRPr="00014C9E">
        <w:t xml:space="preserve">were variable and </w:t>
      </w:r>
      <w:r w:rsidRPr="00014C9E">
        <w:t xml:space="preserve">did not </w:t>
      </w:r>
      <w:r w:rsidR="00CA6E04" w:rsidRPr="00014C9E">
        <w:t>consistently</w:t>
      </w:r>
      <w:r w:rsidRPr="00014C9E">
        <w:t xml:space="preserve"> include factors such as adiposity</w:t>
      </w:r>
      <w:r w:rsidR="0077076B" w:rsidRPr="00014C9E">
        <w:t xml:space="preserve">, </w:t>
      </w:r>
      <w:r w:rsidRPr="00014C9E">
        <w:t>physical activity</w:t>
      </w:r>
      <w:r w:rsidR="0077076B" w:rsidRPr="00014C9E">
        <w:t>, ethnicity or sun exposure, the key determinants of 25(OH)D level</w:t>
      </w:r>
      <w:r w:rsidR="0049611D" w:rsidRPr="00014C9E">
        <w:t>, factors likely linked in turn with general health, socioeconomic status, lifestyle, comorbidity, and thus potentially with COVID-19 susceptibility, severity or sequelae</w:t>
      </w:r>
      <w:r w:rsidRPr="00014C9E">
        <w:t>.</w:t>
      </w:r>
      <w:r w:rsidR="0070343E" w:rsidRPr="00014C9E">
        <w:t xml:space="preserve"> </w:t>
      </w:r>
      <w:r w:rsidR="00014C9E">
        <w:t xml:space="preserve">That the effect size appears (for this outcome in this study at least) similar to that from the unadjusted studies, suggests that the covariates incorporated did not explain the effect, but of course, by definition,  does not remove </w:t>
      </w:r>
      <w:r w:rsidR="00603D82" w:rsidRPr="00014C9E">
        <w:t>the possibility of residual confounding as a result of</w:t>
      </w:r>
      <w:r w:rsidR="0077076B" w:rsidRPr="00014C9E">
        <w:t xml:space="preserve"> unmeasured</w:t>
      </w:r>
      <w:r w:rsidR="00603D82" w:rsidRPr="00014C9E">
        <w:t xml:space="preserve"> factors</w:t>
      </w:r>
      <w:r w:rsidR="007C0B0C" w:rsidRPr="00014C9E">
        <w:fldChar w:fldCharType="begin">
          <w:fldData xml:space="preserve">PEVuZE5vdGU+PENpdGU+PEF1dGhvcj5EZWtrZXJzPC9BdXRob3I+PFllYXI+MjAxOTwvWWVhcj48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</w:fldData>
        </w:fldChar>
      </w:r>
      <w:r w:rsidR="002F75ED">
        <w:instrText xml:space="preserve"> ADDIN EN.CITE </w:instrText>
      </w:r>
      <w:r w:rsidR="002F75ED">
        <w:fldChar w:fldCharType="begin">
          <w:fldData xml:space="preserve">PEVuZE5vdGU+PENpdGU+PEF1dGhvcj5EZWtrZXJzPC9BdXRob3I+PFllYXI+MjAxOTwvWWVhcj48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</w:fldData>
        </w:fldChar>
      </w:r>
      <w:r w:rsidR="002F75ED">
        <w:instrText xml:space="preserve"> ADDIN EN.CITE.DATA </w:instrText>
      </w:r>
      <w:r w:rsidR="002F75ED">
        <w:fldChar w:fldCharType="end"/>
      </w:r>
      <w:r w:rsidR="007C0B0C" w:rsidRPr="00014C9E">
        <w:fldChar w:fldCharType="separate"/>
      </w:r>
      <w:r w:rsidR="002F75ED">
        <w:rPr>
          <w:noProof/>
        </w:rPr>
        <w:t>(5)</w:t>
      </w:r>
      <w:r w:rsidR="007C0B0C" w:rsidRPr="00014C9E">
        <w:fldChar w:fldCharType="end"/>
      </w:r>
      <w:r w:rsidR="00603D82" w:rsidRPr="00014C9E">
        <w:t>.</w:t>
      </w:r>
      <w:r w:rsidR="00014C9E">
        <w:t xml:space="preserve"> </w:t>
      </w:r>
      <w:r w:rsidR="00D05BBE">
        <w:t>Thus comparable effect sizes between “adjusted” and “unadjusted” studies may just as readily indicate an inadequate confounding structure as unconfounded associations.</w:t>
      </w:r>
    </w:p>
    <w:p w14:paraId="5511D82D" w14:textId="6D1DB868" w:rsidR="00603D82" w:rsidRDefault="00662B4E" w:rsidP="007479FB">
      <w:pPr>
        <w:spacing w:after="120" w:line="360" w:lineRule="auto"/>
        <w:jc w:val="both"/>
      </w:pPr>
      <w:r>
        <w:t xml:space="preserve">Dr </w:t>
      </w:r>
      <w:r w:rsidR="00603D82">
        <w:t xml:space="preserve">Grant </w:t>
      </w:r>
      <w:r w:rsidR="007C0B0C">
        <w:t xml:space="preserve">also </w:t>
      </w:r>
      <w:r w:rsidR="00603D82">
        <w:t xml:space="preserve">cites a recent study by </w:t>
      </w:r>
      <w:r w:rsidR="0077076B">
        <w:t>Smolders</w:t>
      </w:r>
      <w:r w:rsidR="00603D82">
        <w:t xml:space="preserve"> et al.</w:t>
      </w:r>
      <w:r w:rsidR="00F836E2">
        <w:fldChar w:fldCharType="begin">
          <w:fldData xml:space="preserve">PEVuZE5vdGU+PENpdGU+PEF1dGhvcj5TbW9sZGVyczwvQXV0aG9yPjxZZWFyPjIwMjE8L1llYXI+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</w:fldData>
        </w:fldChar>
      </w:r>
      <w:r w:rsidR="002F75ED">
        <w:instrText xml:space="preserve"> ADDIN EN.CITE </w:instrText>
      </w:r>
      <w:r w:rsidR="002F75ED">
        <w:fldChar w:fldCharType="begin">
          <w:fldData xml:space="preserve">PEVuZE5vdGU+PENpdGU+PEF1dGhvcj5TbW9sZGVyczwvQXV0aG9yPjxZZWFyPjIwMjE8L1llYXI+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</w:fldData>
        </w:fldChar>
      </w:r>
      <w:r w:rsidR="002F75ED">
        <w:instrText xml:space="preserve"> ADDIN EN.CITE.DATA </w:instrText>
      </w:r>
      <w:r w:rsidR="002F75ED">
        <w:fldChar w:fldCharType="end"/>
      </w:r>
      <w:r w:rsidR="00F836E2">
        <w:fldChar w:fldCharType="separate"/>
      </w:r>
      <w:r w:rsidR="002F75ED">
        <w:rPr>
          <w:noProof/>
        </w:rPr>
        <w:t>(6)</w:t>
      </w:r>
      <w:r w:rsidR="00F836E2">
        <w:fldChar w:fldCharType="end"/>
      </w:r>
      <w:r w:rsidR="0077076B">
        <w:t>,</w:t>
      </w:r>
      <w:r w:rsidR="00603D82">
        <w:t xml:space="preserve"> which elegantly demonstrates the temporal change in 25</w:t>
      </w:r>
      <w:r w:rsidR="0077076B">
        <w:t>(OH)</w:t>
      </w:r>
      <w:r w:rsidR="00603D82">
        <w:t>D, TNF and IL-8</w:t>
      </w:r>
      <w:r w:rsidR="007C0B0C">
        <w:t xml:space="preserve"> concentrations</w:t>
      </w:r>
      <w:r w:rsidR="00603D82">
        <w:t xml:space="preserve"> in response to an infusion of </w:t>
      </w:r>
      <w:r w:rsidR="00F836E2">
        <w:t>lipo</w:t>
      </w:r>
      <w:r w:rsidR="00603D82">
        <w:t>polysaccharide</w:t>
      </w:r>
      <w:r w:rsidR="007C0B0C">
        <w:t xml:space="preserve"> (LPS) in  human volunteers</w:t>
      </w:r>
      <w:r w:rsidR="00603D82">
        <w:t>. Consistent with the studies cited in our review, during the infusion the inflammatory cytokines rose and 25</w:t>
      </w:r>
      <w:r w:rsidR="0077076B">
        <w:t>(OH)D levels</w:t>
      </w:r>
      <w:r w:rsidR="00603D82">
        <w:t xml:space="preserve"> decreased. Following cessation of the infusion the concentrations tended to </w:t>
      </w:r>
      <w:r w:rsidR="007C0B0C">
        <w:t>return</w:t>
      </w:r>
      <w:r w:rsidR="00603D82">
        <w:t xml:space="preserve"> to pre-infusion levels over the next 24-hours. </w:t>
      </w:r>
      <w:r w:rsidR="00105C3F">
        <w:t xml:space="preserve">Dr </w:t>
      </w:r>
      <w:r w:rsidR="00603D82">
        <w:t xml:space="preserve">Grant suggests that </w:t>
      </w:r>
      <w:r w:rsidR="00603D82">
        <w:lastRenderedPageBreak/>
        <w:t>because this is much quicker than the gap between admission and vitamin D testing in the majority of studies, the association between low 25</w:t>
      </w:r>
      <w:r w:rsidR="0077076B">
        <w:t>(OH)</w:t>
      </w:r>
      <w:r w:rsidR="00603D82">
        <w:t xml:space="preserve">D and </w:t>
      </w:r>
      <w:r w:rsidR="0077076B">
        <w:t>COVID-</w:t>
      </w:r>
      <w:r w:rsidR="00603D82">
        <w:t xml:space="preserve">19 cannot be due to reverse causation. </w:t>
      </w:r>
      <w:r w:rsidR="007C0B0C">
        <w:t xml:space="preserve">However, </w:t>
      </w:r>
      <w:r w:rsidR="0077076B">
        <w:t>COVID-</w:t>
      </w:r>
      <w:r w:rsidR="00603D82">
        <w:t xml:space="preserve">19 infection, as is sadly </w:t>
      </w:r>
      <w:r w:rsidR="0077076B">
        <w:t xml:space="preserve">all too </w:t>
      </w:r>
      <w:r w:rsidR="00603D82">
        <w:t xml:space="preserve">apparent, produces an inflammatory reaction of rather longer duration than </w:t>
      </w:r>
      <w:r w:rsidR="007C0B0C">
        <w:t xml:space="preserve">the </w:t>
      </w:r>
      <w:r w:rsidR="00603D82">
        <w:t>3 hours</w:t>
      </w:r>
      <w:r w:rsidR="007C0B0C">
        <w:t>’ LPS infusion in this study</w:t>
      </w:r>
      <w:r w:rsidR="00603D82">
        <w:t xml:space="preserve"> and therefore will be expected to result in longer term reduction in 25</w:t>
      </w:r>
      <w:r w:rsidR="0077076B">
        <w:t>(OH)</w:t>
      </w:r>
      <w:r w:rsidR="00603D82">
        <w:t>D</w:t>
      </w:r>
      <w:r w:rsidR="0077076B">
        <w:t>, given ample scope for reverse causation</w:t>
      </w:r>
      <w:r w:rsidR="008F7162">
        <w:fldChar w:fldCharType="begin">
          <w:fldData xml:space="preserve">PEVuZE5vdGU+PENpdGU+PEF1dGhvcj5HYXJjw61hPC9BdXRob3I+PFllYXI+MjAyMDwvWWVhcj48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=
</w:fldData>
        </w:fldChar>
      </w:r>
      <w:r w:rsidR="002F75ED">
        <w:instrText xml:space="preserve"> ADDIN EN.CITE </w:instrText>
      </w:r>
      <w:r w:rsidR="002F75ED">
        <w:fldChar w:fldCharType="begin">
          <w:fldData xml:space="preserve">PEVuZE5vdGU+PENpdGU+PEF1dGhvcj5HYXJjw61hPC9BdXRob3I+PFllYXI+MjAyMDwvWWVhcj48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=
</w:fldData>
        </w:fldChar>
      </w:r>
      <w:r w:rsidR="002F75ED">
        <w:instrText xml:space="preserve"> ADDIN EN.CITE.DATA </w:instrText>
      </w:r>
      <w:r w:rsidR="002F75ED">
        <w:fldChar w:fldCharType="end"/>
      </w:r>
      <w:r w:rsidR="008F7162">
        <w:fldChar w:fldCharType="separate"/>
      </w:r>
      <w:r w:rsidR="002F75ED">
        <w:rPr>
          <w:noProof/>
        </w:rPr>
        <w:t>(7)</w:t>
      </w:r>
      <w:r w:rsidR="008F7162">
        <w:fldChar w:fldCharType="end"/>
      </w:r>
      <w:r w:rsidR="0077076B">
        <w:t>.</w:t>
      </w:r>
    </w:p>
    <w:p w14:paraId="68B48F21" w14:textId="05DFD62A" w:rsidR="000662D9" w:rsidRDefault="0054124E" w:rsidP="007479FB">
      <w:pPr>
        <w:spacing w:after="120" w:line="360" w:lineRule="auto"/>
        <w:jc w:val="both"/>
      </w:pPr>
      <w:r>
        <w:t>A superficial re</w:t>
      </w:r>
      <w:r w:rsidR="00736B34">
        <w:t xml:space="preserve">view of the observational data clearly can </w:t>
      </w:r>
      <w:r w:rsidR="005F5317">
        <w:t>support</w:t>
      </w:r>
      <w:r w:rsidR="00736B34">
        <w:t xml:space="preserve"> associations between low vitamin D status and increased risk of </w:t>
      </w:r>
      <w:r w:rsidR="005F5317">
        <w:t>COVID-</w:t>
      </w:r>
      <w:r w:rsidR="00736B34">
        <w:t>19 disease and its sequel</w:t>
      </w:r>
      <w:r w:rsidR="005F5317">
        <w:t>ae</w:t>
      </w:r>
      <w:r w:rsidR="00736B34">
        <w:t>. A detailed, critical appraisal of the data, as we undertook in our article, reveals a much more complex picture with the vast majority of these studies small, of low quality and prone to bias and reverse causation</w:t>
      </w:r>
      <w:r w:rsidR="007E4148">
        <w:fldChar w:fldCharType="begin">
          <w:fldData xml:space="preserve">PEVuZE5vdGU+PENpdGU+PEF1dGhvcj5IYXJ2ZXk8L0F1dGhvcj48WWVhcj4yMDIxPC9ZZWFyPjxS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NlbnRyZSBmb3IgTWV0YWJvbGljIEJvbmUgRGlzZWFzZXMsIFVuaXZlcnNpdHkg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VkaXRpb24+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</w:fldData>
        </w:fldChar>
      </w:r>
      <w:r w:rsidR="002F75ED">
        <w:instrText xml:space="preserve"> ADDIN EN.CITE </w:instrText>
      </w:r>
      <w:r w:rsidR="002F75ED">
        <w:fldChar w:fldCharType="begin">
          <w:fldData xml:space="preserve">PEVuZE5vdGU+PENpdGU+PEF1dGhvcj5IYXJ2ZXk8L0F1dGhvcj48WWVhcj4yMDIxPC9ZZWFyPjxS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VkaXRpb24+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</w:fldData>
        </w:fldChar>
      </w:r>
      <w:r w:rsidR="002F75ED">
        <w:instrText xml:space="preserve"> ADDIN EN.CITE.DATA </w:instrText>
      </w:r>
      <w:r w:rsidR="002F75ED">
        <w:fldChar w:fldCharType="end"/>
      </w:r>
      <w:r w:rsidR="007E4148">
        <w:fldChar w:fldCharType="separate"/>
      </w:r>
      <w:r w:rsidR="002F75ED">
        <w:rPr>
          <w:noProof/>
        </w:rPr>
        <w:t>(8)</w:t>
      </w:r>
      <w:r w:rsidR="007E4148">
        <w:fldChar w:fldCharType="end"/>
      </w:r>
      <w:r w:rsidR="00736B34">
        <w:t xml:space="preserve">. </w:t>
      </w:r>
      <w:r w:rsidR="00872A96">
        <w:t>The largest observational stud</w:t>
      </w:r>
      <w:r w:rsidR="00105C3F">
        <w:t>ies</w:t>
      </w:r>
      <w:r w:rsidR="00872A96">
        <w:t xml:space="preserve"> in UK </w:t>
      </w:r>
      <w:r w:rsidR="00105C3F">
        <w:t>B</w:t>
      </w:r>
      <w:r w:rsidR="00872A96">
        <w:t>iobank, are limited by the 25(OH)D measures being obtained around a decade prior to COVID-19 diagnosis</w:t>
      </w:r>
      <w:r w:rsidR="006C4BC8">
        <w:fldChar w:fldCharType="begin">
          <w:fldData xml:space="preserve">PEVuZE5vdGU+PENpdGU+PEF1dGhvcj5SYWlzaS1Fc3RhYnJhZ2g8L0F1dGhvcj48WWVhcj4yMDIw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Ob3J0aCBXZXN0IEFuZ2xpYSBOSFMgRm91bmRhdGlvbiBUcnVzdCwg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</w:fldData>
        </w:fldChar>
      </w:r>
      <w:r w:rsidR="002F75ED">
        <w:instrText xml:space="preserve"> ADDIN EN.CITE </w:instrText>
      </w:r>
      <w:r w:rsidR="002F75ED">
        <w:fldChar w:fldCharType="begin">
          <w:fldData xml:space="preserve">PEVuZE5vdGU+PENpdGU+PEF1dGhvcj5SYWlzaS1Fc3RhYnJhZ2g8L0F1dGhvcj48WWVhcj4yMDIw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Ob3J0aCBXZXN0IEFuZ2xpYSBOSFMgRm91bmRhdGlvbiBUcnVzdCwg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</w:fldData>
        </w:fldChar>
      </w:r>
      <w:r w:rsidR="002F75ED">
        <w:instrText xml:space="preserve"> ADDIN EN.CITE.DATA </w:instrText>
      </w:r>
      <w:r w:rsidR="002F75ED">
        <w:fldChar w:fldCharType="end"/>
      </w:r>
      <w:r w:rsidR="006C4BC8">
        <w:fldChar w:fldCharType="separate"/>
      </w:r>
      <w:r w:rsidR="002F75ED">
        <w:rPr>
          <w:noProof/>
        </w:rPr>
        <w:t>(9)</w:t>
      </w:r>
      <w:r w:rsidR="006C4BC8">
        <w:fldChar w:fldCharType="end"/>
      </w:r>
      <w:r w:rsidR="00872A96">
        <w:t xml:space="preserve">. </w:t>
      </w:r>
      <w:r w:rsidR="00736B34">
        <w:t>Definitive randomised controlled trials are lacking and the one well conducted trial undertaken to date has shown no effect, albeit in a relatively small population</w:t>
      </w:r>
      <w:r w:rsidR="00FC3C26">
        <w:fldChar w:fldCharType="begin">
          <w:fldData xml:space="preserve">PEVuZE5vdGU+PENpdGU+PEF1dGhvcj5NdXJhaTwvQXV0aG9yPjxZZWFyPjIwMjE8L1llYXI+PFJl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FZmZlY3Qgb2YgYSBTaW5nbGUgSGlnaCBEb3NlIG9mIFZpdGFtaW4gRDMg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</w:fldData>
        </w:fldChar>
      </w:r>
      <w:r w:rsidR="002F75ED">
        <w:instrText xml:space="preserve"> ADDIN EN.CITE </w:instrText>
      </w:r>
      <w:r w:rsidR="002F75ED">
        <w:fldChar w:fldCharType="begin">
          <w:fldData xml:space="preserve">PEVuZE5vdGU+PENpdGU+PEF1dGhvcj5NdXJhaTwvQXV0aG9yPjxZZWFyPjIwMjE8L1llYXI+PFJl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FZmZlY3Qgb2YgYSBTaW5nbGUgSGlnaCBEb3NlIG9mIFZpdGFtaW4gRDMg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</w:fldData>
        </w:fldChar>
      </w:r>
      <w:r w:rsidR="002F75ED">
        <w:instrText xml:space="preserve"> ADDIN EN.CITE.DATA </w:instrText>
      </w:r>
      <w:r w:rsidR="002F75ED">
        <w:fldChar w:fldCharType="end"/>
      </w:r>
      <w:r w:rsidR="00FC3C26">
        <w:fldChar w:fldCharType="separate"/>
      </w:r>
      <w:r w:rsidR="002F75ED">
        <w:rPr>
          <w:noProof/>
        </w:rPr>
        <w:t>(10)</w:t>
      </w:r>
      <w:r w:rsidR="00FC3C26">
        <w:fldChar w:fldCharType="end"/>
      </w:r>
      <w:r w:rsidR="00736B34">
        <w:t>. We</w:t>
      </w:r>
      <w:r w:rsidR="00652268">
        <w:t xml:space="preserve"> do not view </w:t>
      </w:r>
      <w:r w:rsidR="00736B34">
        <w:t xml:space="preserve">the evidence-base </w:t>
      </w:r>
      <w:r w:rsidR="00652268">
        <w:t>a</w:t>
      </w:r>
      <w:r w:rsidR="00736B34">
        <w:t>s conclusive one way or the other</w:t>
      </w:r>
      <w:r w:rsidR="005F5317">
        <w:t xml:space="preserve"> </w:t>
      </w:r>
      <w:r w:rsidR="00736B34">
        <w:t>-</w:t>
      </w:r>
      <w:r w:rsidR="005F5317">
        <w:t xml:space="preserve"> </w:t>
      </w:r>
      <w:r w:rsidR="00736B34">
        <w:t>the underlying biology</w:t>
      </w:r>
      <w:r w:rsidR="005F5317">
        <w:t>, in terms of 1,25(OH)</w:t>
      </w:r>
      <w:r w:rsidR="005F5317" w:rsidRPr="005F5317">
        <w:rPr>
          <w:vertAlign w:val="subscript"/>
        </w:rPr>
        <w:t>2</w:t>
      </w:r>
      <w:r w:rsidR="005F5317">
        <w:t>D</w:t>
      </w:r>
      <w:r w:rsidR="00736B34">
        <w:t>, as Dr Grant suggests</w:t>
      </w:r>
      <w:r w:rsidR="007E4148">
        <w:t>, and as we documented in our review</w:t>
      </w:r>
      <w:r w:rsidR="00736B34">
        <w:t xml:space="preserve">, would be compatible with an effect of vitamin D </w:t>
      </w:r>
      <w:r w:rsidR="005F5317">
        <w:t>on COVID-</w:t>
      </w:r>
      <w:r w:rsidR="00736B34">
        <w:t>19</w:t>
      </w:r>
      <w:r w:rsidR="007E4148">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 </w:instrText>
      </w:r>
      <w:r w:rsidR="002F75ED">
        <w:fldChar w:fldCharType="begin">
          <w:fldData xml:space="preserve">PEVuZE5vdGU+PENpdGU+PEF1dGhvcj5SYWlzaS1Fc3RhYnJhZ2g8L0F1dGhvcj48WWVhcj4yMDIx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</w:fldData>
        </w:fldChar>
      </w:r>
      <w:r w:rsidR="002F75ED">
        <w:instrText xml:space="preserve"> ADDIN EN.CITE.DATA </w:instrText>
      </w:r>
      <w:r w:rsidR="002F75ED">
        <w:fldChar w:fldCharType="end"/>
      </w:r>
      <w:r w:rsidR="007E4148">
        <w:fldChar w:fldCharType="separate"/>
      </w:r>
      <w:r w:rsidR="002F75ED">
        <w:rPr>
          <w:noProof/>
        </w:rPr>
        <w:t>(2)</w:t>
      </w:r>
      <w:r w:rsidR="007E4148">
        <w:fldChar w:fldCharType="end"/>
      </w:r>
      <w:r w:rsidR="00736B34">
        <w:t xml:space="preserve">. </w:t>
      </w:r>
      <w:r>
        <w:t>Additionally</w:t>
      </w:r>
      <w:r w:rsidR="00736B34">
        <w:t xml:space="preserve"> </w:t>
      </w:r>
      <w:r w:rsidR="005F5317">
        <w:t>a large</w:t>
      </w:r>
      <w:r w:rsidR="00736B34">
        <w:t xml:space="preserve"> meta-analysis of supplementation for reduction in </w:t>
      </w:r>
      <w:r w:rsidR="00652268">
        <w:t xml:space="preserve">(non-COVID-19) </w:t>
      </w:r>
      <w:r w:rsidR="00736B34">
        <w:t>respiratory infections also supports the possibility of an effect</w:t>
      </w:r>
      <w:r w:rsidR="00652268">
        <w:t xml:space="preserve"> on this outcome</w:t>
      </w:r>
      <w:r w:rsidR="00FC3C26">
        <w:fldChar w:fldCharType="begin">
          <w:fldData xml:space="preserve">PEVuZE5vdGU+PENpdGU+PEF1dGhvcj5Kb2xsaWZmZTwvQXV0aG9yPjxZZWFyPjIwMjE8L1llYXI+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</w:fldData>
        </w:fldChar>
      </w:r>
      <w:r w:rsidR="002F75ED">
        <w:instrText xml:space="preserve"> ADDIN EN.CITE </w:instrText>
      </w:r>
      <w:r w:rsidR="002F75ED">
        <w:fldChar w:fldCharType="begin">
          <w:fldData xml:space="preserve">PEVuZE5vdGU+PENpdGU+PEF1dGhvcj5Kb2xsaWZmZTwvQXV0aG9yPjxZZWFyPjIwMjE8L1llYXI+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</w:fldData>
        </w:fldChar>
      </w:r>
      <w:r w:rsidR="002F75ED">
        <w:instrText xml:space="preserve"> ADDIN EN.CITE.DATA </w:instrText>
      </w:r>
      <w:r w:rsidR="002F75ED">
        <w:fldChar w:fldCharType="end"/>
      </w:r>
      <w:r w:rsidR="00FC3C26">
        <w:fldChar w:fldCharType="separate"/>
      </w:r>
      <w:r w:rsidR="002F75ED">
        <w:rPr>
          <w:noProof/>
        </w:rPr>
        <w:t>(11)</w:t>
      </w:r>
      <w:r w:rsidR="00FC3C26">
        <w:fldChar w:fldCharType="end"/>
      </w:r>
      <w:r w:rsidR="00736B34">
        <w:t>. We are not convinced however that the criteria of Bradford Hill are sufficiently met</w:t>
      </w:r>
      <w:r w:rsidR="007E4148">
        <w:fldChar w:fldCharType="begin"/>
      </w:r>
      <w:r w:rsidR="002F75ED">
        <w:instrText xml:space="preserve"> ADDIN EN.CITE &lt;EndNote&gt;&lt;Cite&gt;&lt;Author&gt;Fedak&lt;/Author&gt;&lt;Year&gt;2015&lt;/Year&gt;&lt;RecNum&gt;8010&lt;/RecNum&gt;&lt;DisplayText&gt;(3)&lt;/DisplayText&gt;&lt;record&gt;&lt;rec-number&gt;8010&lt;/rec-number&gt;&lt;foreign-keys&gt;&lt;key app="EN" db-id="p0w2r505hvs222essdtvfrfxer9w0spesp9e" timestamp="1624864862"&gt;8010&lt;/key&gt;&lt;/foreign-keys&gt;&lt;ref-type name="Journal Article"&gt;17&lt;/ref-type&gt;&lt;contributors&gt;&lt;authors&gt;&lt;author&gt;Fedak, K. M.&lt;/author&gt;&lt;author&gt;Bernal, A.&lt;/author&gt;&lt;author&gt;Capshaw, Z. A.&lt;/author&gt;&lt;author&gt;Gross, S.&lt;/author&gt;&lt;/authors&gt;&lt;/contributors&gt;&lt;auth-address&gt;Department of Environmental and Radiological Health Sciences, Colorado State University, 350 West Lake Street, Fort Collins, CO 80521 USA ; Cardno ChemRisk, 4840 Pearl East Circle, Suite 300 West, Boulder, CO 80301 USA.&amp;#xD;Cardno ChemRisk, 130 Vantis Suite 170, Aliso Viejo, CA 92656 USA.&amp;#xD;Cardno ChemRisk, 4840 Pearl East Circle, Suite 300 West, Boulder, CO 80301 USA.&lt;/auth-address&gt;&lt;titles&gt;&lt;title&gt;Applying the Bradford Hill criteria in the 21st century: how data integration has changed causal inference in molecular epidemiology&lt;/title&gt;&lt;secondary-title&gt;Emerg Themes Epidemiol&lt;/secondary-title&gt;&lt;alt-title&gt;Emerging themes in epidemiology&lt;/alt-title&gt;&lt;/titles&gt;&lt;periodical&gt;&lt;full-title&gt;Emerg Themes Epidemiol&lt;/full-title&gt;&lt;abbr-1&gt;Emerging themes in epidemiology&lt;/abbr-1&gt;&lt;/periodical&gt;&lt;alt-periodical&gt;&lt;full-title&gt;Emerg Themes Epidemiol&lt;/full-title&gt;&lt;abbr-1&gt;Emerging themes in epidemiology&lt;/abbr-1&gt;&lt;/alt-periodical&gt;&lt;pages&gt;14&lt;/pages&gt;&lt;volume&gt;12&lt;/volume&gt;&lt;edition&gt;2015/10/02&lt;/edition&gt;&lt;keywords&gt;&lt;keyword&gt;Bradford Hill&lt;/keyword&gt;&lt;keyword&gt;Causal inference&lt;/keyword&gt;&lt;keyword&gt;Causation&lt;/keyword&gt;&lt;keyword&gt;Data integration&lt;/keyword&gt;&lt;keyword&gt;Molecular epidemiology&lt;/keyword&gt;&lt;/keywords&gt;&lt;dates&gt;&lt;year&gt;2015&lt;/year&gt;&lt;/dates&gt;&lt;isbn&gt;1742-7622 (Print)&amp;#xD;1742-7622&lt;/isbn&gt;&lt;accession-num&gt;26425136&lt;/accession-num&gt;&lt;urls&gt;&lt;/urls&gt;&lt;custom2&gt;PMC4589117&lt;/custom2&gt;&lt;electronic-resource-num&gt;10.1186/s12982-015-0037-4&lt;/electronic-resource-num&gt;&lt;remote-database-provider&gt;NLM&lt;/remote-database-provider&gt;&lt;language&gt;eng&lt;/language&gt;&lt;/record&gt;&lt;/Cite&gt;&lt;/EndNote&gt;</w:instrText>
      </w:r>
      <w:r w:rsidR="007E4148">
        <w:fldChar w:fldCharType="separate"/>
      </w:r>
      <w:r w:rsidR="002F75ED">
        <w:rPr>
          <w:noProof/>
        </w:rPr>
        <w:t>(3)</w:t>
      </w:r>
      <w:r w:rsidR="007E4148">
        <w:fldChar w:fldCharType="end"/>
      </w:r>
      <w:r w:rsidR="00DA5404">
        <w:t xml:space="preserve">: </w:t>
      </w:r>
      <w:r w:rsidR="004633BE">
        <w:t xml:space="preserve"> there is marked variation in </w:t>
      </w:r>
      <w:r>
        <w:t>effect size and</w:t>
      </w:r>
      <w:r w:rsidR="004633BE">
        <w:t xml:space="preserve"> inconsistency between studies</w:t>
      </w:r>
      <w:r>
        <w:t>;</w:t>
      </w:r>
      <w:r w:rsidR="004633BE">
        <w:t xml:space="preserve"> specificity is absolutely not met given the vast number of conditions purported to be associated with </w:t>
      </w:r>
      <w:r w:rsidR="005F5317">
        <w:t>25(OH)D</w:t>
      </w:r>
      <w:r w:rsidR="004633BE">
        <w:t xml:space="preserve">; temporality is </w:t>
      </w:r>
      <w:r w:rsidR="00DA5404">
        <w:t xml:space="preserve">largely </w:t>
      </w:r>
      <w:r w:rsidR="004633BE">
        <w:t>uncharacterised; a biological gradient/dose response uncertain</w:t>
      </w:r>
      <w:r>
        <w:t>;</w:t>
      </w:r>
      <w:r w:rsidR="004633BE">
        <w:t xml:space="preserve"> biological plausibility and coherence are partly supported in the context of </w:t>
      </w:r>
      <w:r w:rsidR="005F5317">
        <w:t>1,25(OH)</w:t>
      </w:r>
      <w:r w:rsidR="005F5317" w:rsidRPr="005F5317">
        <w:rPr>
          <w:vertAlign w:val="subscript"/>
        </w:rPr>
        <w:t>2</w:t>
      </w:r>
      <w:r w:rsidR="005F5317">
        <w:t>D</w:t>
      </w:r>
      <w:r w:rsidR="004633BE">
        <w:t xml:space="preserve"> but with uncertainty as to how much supplementation with inactive vitamin D </w:t>
      </w:r>
      <w:r w:rsidR="00652268">
        <w:t xml:space="preserve">will </w:t>
      </w:r>
      <w:r w:rsidR="005F5317">
        <w:t>actually change this system</w:t>
      </w:r>
      <w:r w:rsidR="004633BE">
        <w:t xml:space="preserve">; and </w:t>
      </w:r>
      <w:r w:rsidR="005F5317">
        <w:t xml:space="preserve">convincing </w:t>
      </w:r>
      <w:r w:rsidR="004633BE">
        <w:t xml:space="preserve">experimental evidence from randomised trials </w:t>
      </w:r>
      <w:r w:rsidR="005F5317">
        <w:t>is</w:t>
      </w:r>
      <w:r w:rsidR="004633BE">
        <w:t xml:space="preserve"> awaited</w:t>
      </w:r>
      <w:r w:rsidR="003B5DEB">
        <w:fldChar w:fldCharType="begin">
          <w:fldData xml:space="preserve">PEVuZE5vdGU+PENpdGU+PEF1dGhvcj5UaGVvZG9yYXRvdTwvQXV0aG9yPjxZZWFyPjIwMTQ8L1ll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gR2VuZXJhbCBIb3NwaXRhbCwgU291dGhhbXB0b24sIFNP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</w:fldData>
        </w:fldChar>
      </w:r>
      <w:r w:rsidR="002F75ED">
        <w:instrText xml:space="preserve"> ADDIN EN.CITE </w:instrText>
      </w:r>
      <w:r w:rsidR="002F75ED">
        <w:fldChar w:fldCharType="begin">
          <w:fldData xml:space="preserve">PEVuZE5vdGU+PENpdGU+PEF1dGhvcj5UaGVvZG9yYXRvdTwvQXV0aG9yPjxZZWFyPjIwMTQ8L1ll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</w:fldData>
        </w:fldChar>
      </w:r>
      <w:r w:rsidR="002F75ED">
        <w:instrText xml:space="preserve"> ADDIN EN.CITE.DATA </w:instrText>
      </w:r>
      <w:r w:rsidR="002F75ED">
        <w:fldChar w:fldCharType="end"/>
      </w:r>
      <w:r w:rsidR="003B5DEB">
        <w:fldChar w:fldCharType="separate"/>
      </w:r>
      <w:r w:rsidR="002F75ED">
        <w:rPr>
          <w:noProof/>
        </w:rPr>
        <w:t>(2, 4, 12)</w:t>
      </w:r>
      <w:r w:rsidR="003B5DEB">
        <w:fldChar w:fldCharType="end"/>
      </w:r>
      <w:r w:rsidR="005F5317">
        <w:t xml:space="preserve">. </w:t>
      </w:r>
    </w:p>
    <w:p w14:paraId="3CCCF4CA" w14:textId="53F34785" w:rsidR="00335940" w:rsidRDefault="005F5317" w:rsidP="007479FB">
      <w:pPr>
        <w:spacing w:after="120" w:line="360" w:lineRule="auto"/>
        <w:jc w:val="both"/>
      </w:pPr>
      <w:r>
        <w:t>T</w:t>
      </w:r>
      <w:r w:rsidR="004633BE">
        <w:t xml:space="preserve">he last </w:t>
      </w:r>
      <w:r w:rsidR="00DA5404">
        <w:t xml:space="preserve">Bradford Hill </w:t>
      </w:r>
      <w:r w:rsidR="004633BE">
        <w:t xml:space="preserve">criterion of analogy is also problematic given the plethora of examples where low </w:t>
      </w:r>
      <w:r>
        <w:t>25(OH)D</w:t>
      </w:r>
      <w:r w:rsidR="004633BE">
        <w:t xml:space="preserve"> has been associated with outcomes and then not substantiated in large randomised controlled trials or Mendelian randomisation studies</w:t>
      </w:r>
      <w:r w:rsidR="007E4148">
        <w:fldChar w:fldCharType="begin">
          <w:fldData xml:space="preserve">PEVuZE5vdGU+PENpdGU+PEF1dGhvcj5UaGVvZG9yYXRvdTwvQXV0aG9yPjxZZWFyPjIwMTQ8L1ll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</w:fldData>
        </w:fldChar>
      </w:r>
      <w:r w:rsidR="002F75ED">
        <w:instrText xml:space="preserve"> ADDIN EN.CITE </w:instrText>
      </w:r>
      <w:r w:rsidR="002F75ED">
        <w:fldChar w:fldCharType="begin">
          <w:fldData xml:space="preserve">PEVuZE5vdGU+PENpdGU+PEF1dGhvcj5UaGVvZG9yYXRvdTwvQXV0aG9yPjxZZWFyPjIwMTQ8L1ll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</w:fldData>
        </w:fldChar>
      </w:r>
      <w:r w:rsidR="002F75ED">
        <w:instrText xml:space="preserve"> ADDIN EN.CITE.DATA </w:instrText>
      </w:r>
      <w:r w:rsidR="002F75ED">
        <w:fldChar w:fldCharType="end"/>
      </w:r>
      <w:r w:rsidR="007E4148">
        <w:fldChar w:fldCharType="separate"/>
      </w:r>
      <w:r w:rsidR="002F75ED">
        <w:rPr>
          <w:noProof/>
        </w:rPr>
        <w:t>(12-14)</w:t>
      </w:r>
      <w:r w:rsidR="007E4148">
        <w:fldChar w:fldCharType="end"/>
      </w:r>
      <w:r w:rsidR="004633BE">
        <w:t xml:space="preserve">. Indeed </w:t>
      </w:r>
      <w:r w:rsidR="002F3152">
        <w:t xml:space="preserve">a </w:t>
      </w:r>
      <w:r w:rsidR="004633BE">
        <w:t>recent genetic causal analyses</w:t>
      </w:r>
      <w:r w:rsidR="002F42DE">
        <w:t xml:space="preserve"> in 443,734 individuals of European ancestry demonstrated no association between </w:t>
      </w:r>
      <w:r w:rsidR="000662D9">
        <w:t>genetically determined 25(OH)D and COVID-</w:t>
      </w:r>
      <w:r w:rsidR="002F42DE">
        <w:t>19 susceptibility, hospitalisation or severe disease</w:t>
      </w:r>
      <w:r w:rsidR="007E4148">
        <w:fldChar w:fldCharType="begin">
          <w:fldData xml:space="preserve">PEVuZE5vdGU+PENpdGU+PEF1dGhvcj5CdXRsZXItTGFwb3J0ZTwvQXV0aG9yPjxZZWFyPjIwMjE8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zYwNTwvcGFnZXM+PHZvbHVt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</w:fldData>
        </w:fldChar>
      </w:r>
      <w:r w:rsidR="002F75ED">
        <w:instrText xml:space="preserve"> ADDIN EN.CITE </w:instrText>
      </w:r>
      <w:r w:rsidR="002F75ED">
        <w:fldChar w:fldCharType="begin">
          <w:fldData xml:space="preserve">PEVuZE5vdGU+PENpdGU+PEF1dGhvcj5CdXRsZXItTGFwb3J0ZTwvQXV0aG9yPjxZZWFyPjIwMjE8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zYwNTwvcGFnZXM+PHZvbHVt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</w:fldData>
        </w:fldChar>
      </w:r>
      <w:r w:rsidR="002F75ED">
        <w:instrText xml:space="preserve"> ADDIN EN.CITE.DATA </w:instrText>
      </w:r>
      <w:r w:rsidR="002F75ED">
        <w:fldChar w:fldCharType="end"/>
      </w:r>
      <w:r w:rsidR="007E4148">
        <w:fldChar w:fldCharType="separate"/>
      </w:r>
      <w:r w:rsidR="002F75ED">
        <w:rPr>
          <w:noProof/>
        </w:rPr>
        <w:t>(15)</w:t>
      </w:r>
      <w:r w:rsidR="007E4148">
        <w:fldChar w:fldCharType="end"/>
      </w:r>
      <w:r w:rsidR="002F42DE">
        <w:t xml:space="preserve">. </w:t>
      </w:r>
      <w:r w:rsidR="000662D9">
        <w:t>A l</w:t>
      </w:r>
      <w:r w:rsidR="002F42DE">
        <w:t xml:space="preserve">imitation of this approach is the inability to take account of </w:t>
      </w:r>
      <w:r w:rsidR="000662D9">
        <w:t>over</w:t>
      </w:r>
      <w:r w:rsidR="00652268">
        <w:t>t</w:t>
      </w:r>
      <w:r w:rsidR="000662D9">
        <w:t xml:space="preserve"> vitamin D</w:t>
      </w:r>
      <w:r w:rsidR="002F42DE">
        <w:t xml:space="preserve"> deficiency, reinforcing the need for well conducted randomised controlled trials or at least large-scale high quality observational studies using state-of-the-art analytical techniques such as propensity score matching and instrumental variable analyses to reduce the risk of </w:t>
      </w:r>
      <w:r w:rsidR="00DA5404">
        <w:t xml:space="preserve">residual </w:t>
      </w:r>
      <w:r w:rsidR="002F42DE">
        <w:t>confounding</w:t>
      </w:r>
      <w:r w:rsidR="00652268">
        <w:fldChar w:fldCharType="begin">
          <w:fldData xml:space="preserve">PEVuZE5vdGU+PENpdGU+PEF1dGhvcj5BbGk8L0F1dGhvcj48WWVhcj4yMDE5PC9ZZWFyPjxSZWNO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</w:fldData>
        </w:fldChar>
      </w:r>
      <w:r w:rsidR="002F75ED">
        <w:instrText xml:space="preserve"> ADDIN EN.CITE </w:instrText>
      </w:r>
      <w:r w:rsidR="002F75ED">
        <w:fldChar w:fldCharType="begin">
          <w:fldData xml:space="preserve">PEVuZE5vdGU+PENpdGU+PEF1dGhvcj5BbGk8L0F1dGhvcj48WWVhcj4yMDE5PC9ZZWFyPjxSZWNO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</w:fldData>
        </w:fldChar>
      </w:r>
      <w:r w:rsidR="002F75ED">
        <w:instrText xml:space="preserve"> ADDIN EN.CITE.DATA </w:instrText>
      </w:r>
      <w:r w:rsidR="002F75ED">
        <w:fldChar w:fldCharType="end"/>
      </w:r>
      <w:r w:rsidR="00652268">
        <w:fldChar w:fldCharType="separate"/>
      </w:r>
      <w:r w:rsidR="002F75ED">
        <w:rPr>
          <w:noProof/>
        </w:rPr>
        <w:t>(16)</w:t>
      </w:r>
      <w:r w:rsidR="00652268">
        <w:fldChar w:fldCharType="end"/>
      </w:r>
      <w:r w:rsidR="002F42DE">
        <w:t xml:space="preserve">. </w:t>
      </w:r>
    </w:p>
    <w:p w14:paraId="12777D60" w14:textId="717A9807" w:rsidR="00F836E2" w:rsidRDefault="00335940" w:rsidP="007479FB">
      <w:pPr>
        <w:spacing w:after="120" w:line="360" w:lineRule="auto"/>
        <w:jc w:val="both"/>
      </w:pPr>
      <w:r>
        <w:t xml:space="preserve">In conclusion </w:t>
      </w:r>
      <w:r w:rsidR="00B94564">
        <w:t xml:space="preserve">we </w:t>
      </w:r>
      <w:r>
        <w:t xml:space="preserve">would strongly </w:t>
      </w:r>
      <w:r w:rsidR="000662D9">
        <w:t>counsel</w:t>
      </w:r>
      <w:r>
        <w:t xml:space="preserve"> against</w:t>
      </w:r>
      <w:r w:rsidR="00B94564">
        <w:t xml:space="preserve"> </w:t>
      </w:r>
      <w:r>
        <w:t xml:space="preserve">a superficial appraisal of the evidence which accepts source studies without critical review and ignores issues of small sample size, heterogeneity, residual </w:t>
      </w:r>
      <w:r>
        <w:lastRenderedPageBreak/>
        <w:t>confounding (or no adjustment at all) and reverse causality, which the arguments of Dr Grant</w:t>
      </w:r>
      <w:r w:rsidR="00FC712C">
        <w:t xml:space="preserve"> notwithstanding</w:t>
      </w:r>
      <w:r>
        <w:t xml:space="preserve">, are </w:t>
      </w:r>
      <w:r w:rsidR="000662D9">
        <w:t>patently</w:t>
      </w:r>
      <w:r>
        <w:t xml:space="preserve"> evident as caveats with</w:t>
      </w:r>
      <w:r w:rsidR="000662D9">
        <w:t>in</w:t>
      </w:r>
      <w:r>
        <w:t xml:space="preserve"> the current </w:t>
      </w:r>
      <w:r w:rsidR="000662D9">
        <w:t>literature</w:t>
      </w:r>
      <w:r>
        <w:t>.</w:t>
      </w:r>
    </w:p>
    <w:p w14:paraId="7509B7B2" w14:textId="77777777" w:rsidR="006F660E" w:rsidRPr="00AF3A24" w:rsidRDefault="006F660E" w:rsidP="007479FB">
      <w:pPr>
        <w:spacing w:after="120" w:line="360" w:lineRule="auto"/>
        <w:jc w:val="both"/>
        <w:rPr>
          <w:b/>
          <w:bCs/>
        </w:rPr>
      </w:pPr>
      <w:r w:rsidRPr="00AF3A24">
        <w:rPr>
          <w:b/>
          <w:bCs/>
        </w:rPr>
        <w:t>Acknowledgments</w:t>
      </w:r>
    </w:p>
    <w:p w14:paraId="10D90AF2" w14:textId="77777777" w:rsidR="006F660E" w:rsidRPr="00AF3A24" w:rsidRDefault="006F660E" w:rsidP="007479FB">
      <w:pPr>
        <w:spacing w:after="120" w:line="360" w:lineRule="auto"/>
        <w:jc w:val="both"/>
      </w:pPr>
      <w:r w:rsidRPr="00AF3A24">
        <w:t xml:space="preserve">We would like to thank the Medical Research Council (UK), National Institute for Health Research (NIHR), Wellcome Trust, Versus Arthritis, Royal Osteoporosis Society Osteoporosis and Bone Research Academy and International Osteoporosis Foundation for supporting this work. </w:t>
      </w:r>
      <w:r w:rsidRPr="00AF3A24">
        <w:rPr>
          <w:bCs/>
        </w:rPr>
        <w:t>ZRE was supported by British Heart Foundation Clinical Research Training Fellowship No. FS/17/81/33318.</w:t>
      </w:r>
    </w:p>
    <w:p w14:paraId="313CF641" w14:textId="77777777" w:rsidR="006F660E" w:rsidRPr="00AF3A24" w:rsidRDefault="006F660E" w:rsidP="007479FB">
      <w:pPr>
        <w:spacing w:after="120" w:line="360" w:lineRule="auto"/>
        <w:jc w:val="both"/>
        <w:rPr>
          <w:b/>
          <w:bCs/>
        </w:rPr>
      </w:pPr>
      <w:r w:rsidRPr="00AF3A24">
        <w:rPr>
          <w:b/>
          <w:bCs/>
        </w:rPr>
        <w:t>Compliance with Ethical Standards</w:t>
      </w:r>
    </w:p>
    <w:p w14:paraId="0ABFEE90" w14:textId="77777777" w:rsidR="006F660E" w:rsidRPr="00AF3A24" w:rsidRDefault="006F660E" w:rsidP="007479FB">
      <w:pPr>
        <w:spacing w:after="120" w:line="360" w:lineRule="auto"/>
        <w:jc w:val="both"/>
      </w:pPr>
      <w:r w:rsidRPr="00AF3A24">
        <w:t xml:space="preserve">There was no direct involvement of patients or participants in this </w:t>
      </w:r>
      <w:r>
        <w:t>letter</w:t>
      </w:r>
      <w:r w:rsidRPr="00AF3A24">
        <w:t>.</w:t>
      </w:r>
    </w:p>
    <w:p w14:paraId="4300DB03" w14:textId="77777777" w:rsidR="006F660E" w:rsidRPr="00AF3A24" w:rsidRDefault="006F660E" w:rsidP="007479FB">
      <w:pPr>
        <w:spacing w:after="120" w:line="360" w:lineRule="auto"/>
        <w:jc w:val="both"/>
        <w:rPr>
          <w:b/>
          <w:bCs/>
        </w:rPr>
      </w:pPr>
      <w:r w:rsidRPr="00AF3A24">
        <w:rPr>
          <w:b/>
          <w:bCs/>
        </w:rPr>
        <w:t>Funding</w:t>
      </w:r>
    </w:p>
    <w:p w14:paraId="12DED437" w14:textId="77777777" w:rsidR="006F660E" w:rsidRPr="00AF3A24" w:rsidRDefault="006F660E" w:rsidP="007479FB">
      <w:pPr>
        <w:spacing w:after="120" w:line="360" w:lineRule="auto"/>
        <w:jc w:val="both"/>
      </w:pPr>
      <w:r w:rsidRPr="00AF3A24">
        <w:t xml:space="preserve">There was no direct funding for this </w:t>
      </w:r>
      <w:r>
        <w:t>letter</w:t>
      </w:r>
      <w:r w:rsidRPr="00AF3A24">
        <w:t>.</w:t>
      </w:r>
    </w:p>
    <w:p w14:paraId="0F933D2D" w14:textId="77777777" w:rsidR="006F660E" w:rsidRPr="00AF3A24" w:rsidRDefault="006F660E" w:rsidP="007479FB">
      <w:pPr>
        <w:spacing w:after="120" w:line="360" w:lineRule="auto"/>
        <w:jc w:val="both"/>
        <w:rPr>
          <w:b/>
          <w:bCs/>
        </w:rPr>
      </w:pPr>
      <w:r w:rsidRPr="00AF3A24">
        <w:rPr>
          <w:b/>
          <w:bCs/>
        </w:rPr>
        <w:t>Conflict of Interest</w:t>
      </w:r>
    </w:p>
    <w:p w14:paraId="46081DED" w14:textId="22593602" w:rsidR="006F660E" w:rsidRDefault="006F660E" w:rsidP="007479FB">
      <w:pPr>
        <w:spacing w:after="120" w:line="360" w:lineRule="auto"/>
        <w:jc w:val="both"/>
        <w:rPr>
          <w:b/>
          <w:bCs/>
        </w:rPr>
      </w:pPr>
      <w:r w:rsidRPr="00AF3A24">
        <w:t xml:space="preserve">NCH reports personal fees, consultancy, lecture fees and honoraria from Alliance for Better Bone Health, AMGEN, MSD, Eli Lilly, Servier, Shire, UCB, Consilient Healthcare, Kyowa Kirin and Internis Pharma, outside the submitted work. </w:t>
      </w:r>
      <w:r w:rsidRPr="005870C0">
        <w:t xml:space="preserve">CC reports </w:t>
      </w:r>
      <w:r w:rsidRPr="00AF3A24">
        <w:t xml:space="preserve">personal fees, consultancy, lecture fees and honoraria </w:t>
      </w:r>
      <w:r w:rsidRPr="005870C0">
        <w:t xml:space="preserve">from Alliance for Better Bone Health, Amgen, Eli Lilly, GSK, Medtronic, Merck, Novartis, Pfizer, Roche, Servier, Takeda and UCB. </w:t>
      </w:r>
      <w:r w:rsidRPr="00AF3A24">
        <w:t xml:space="preserve">ZRE reports no conflicts of interest. </w:t>
      </w:r>
    </w:p>
    <w:p w14:paraId="4070F3D3" w14:textId="77777777" w:rsidR="006F660E" w:rsidRPr="00AF3A24" w:rsidRDefault="006F660E" w:rsidP="007479FB">
      <w:pPr>
        <w:spacing w:after="120" w:line="360" w:lineRule="auto"/>
        <w:jc w:val="both"/>
      </w:pPr>
      <w:r w:rsidRPr="00AF3A24">
        <w:rPr>
          <w:b/>
          <w:bCs/>
        </w:rPr>
        <w:t>Ethical approval/ informed consent</w:t>
      </w:r>
    </w:p>
    <w:p w14:paraId="4846C09D" w14:textId="5379B548" w:rsidR="006F660E" w:rsidRDefault="006F660E" w:rsidP="007479FB">
      <w:pPr>
        <w:spacing w:after="120" w:line="360" w:lineRule="auto"/>
        <w:jc w:val="both"/>
      </w:pPr>
      <w:r w:rsidRPr="00AF3A24">
        <w:t xml:space="preserve">There was no direct involvement of patients or participants in this </w:t>
      </w:r>
      <w:r>
        <w:t>letter</w:t>
      </w:r>
      <w:r w:rsidRPr="00AF3A24">
        <w:t>. Ethics review and informed consent are not applicable.</w:t>
      </w:r>
    </w:p>
    <w:p w14:paraId="7F2C5ABA" w14:textId="77777777" w:rsidR="004219F0" w:rsidRPr="00AF3A24" w:rsidRDefault="004219F0" w:rsidP="007479FB">
      <w:pPr>
        <w:spacing w:after="120" w:line="360" w:lineRule="auto"/>
        <w:jc w:val="both"/>
      </w:pPr>
    </w:p>
    <w:p w14:paraId="30818CF7" w14:textId="271A1544" w:rsidR="006F660E" w:rsidRPr="007479FB" w:rsidRDefault="007479FB">
      <w:pPr>
        <w:rPr>
          <w:b/>
          <w:bCs/>
        </w:rPr>
      </w:pPr>
      <w:r w:rsidRPr="007479FB">
        <w:rPr>
          <w:b/>
          <w:bCs/>
        </w:rPr>
        <w:t>References</w:t>
      </w:r>
    </w:p>
    <w:p w14:paraId="4AA56CAE" w14:textId="25C91A4A" w:rsidR="007479FB" w:rsidRPr="007479FB" w:rsidRDefault="00F836E2" w:rsidP="007479FB">
      <w:pPr>
        <w:pStyle w:val="EndNoteBibliography"/>
      </w:pPr>
      <w:r>
        <w:fldChar w:fldCharType="begin"/>
      </w:r>
      <w:r>
        <w:instrText xml:space="preserve"> ADDIN EN.REFLIST </w:instrText>
      </w:r>
      <w:r>
        <w:fldChar w:fldCharType="separate"/>
      </w:r>
      <w:r w:rsidR="007479FB" w:rsidRPr="007479FB">
        <w:t>1.</w:t>
      </w:r>
      <w:r w:rsidR="007479FB" w:rsidRPr="007479FB">
        <w:tab/>
        <w:t>Grant WB. Letter for publication: Vitamin D and coronavirus disease 2019 (COVID-19): Rapid evidence</w:t>
      </w:r>
      <w:r w:rsidR="007479FB">
        <w:t xml:space="preserve"> </w:t>
      </w:r>
      <w:r w:rsidR="007479FB" w:rsidRPr="007479FB">
        <w:t>review. Aging clinical and experimental research. 2021.</w:t>
      </w:r>
    </w:p>
    <w:p w14:paraId="5D6CC8AF" w14:textId="77777777" w:rsidR="007479FB" w:rsidRPr="007479FB" w:rsidRDefault="007479FB" w:rsidP="007479FB">
      <w:pPr>
        <w:pStyle w:val="EndNoteBibliography"/>
        <w:spacing w:after="240"/>
      </w:pPr>
      <w:r w:rsidRPr="007479FB">
        <w:t>2.</w:t>
      </w:r>
      <w:r w:rsidRPr="007479FB">
        <w:tab/>
        <w:t>Raisi-Estabragh Z, Martineau AR, Curtis EM, Moon RJ, Darling A, Lanham-New S, et al. Vitamin D and coronavirus disease 2019 (COVID-19): rapid evidence review. Aging clinical and experimental research. 2021:1-11.</w:t>
      </w:r>
    </w:p>
    <w:p w14:paraId="47E86E1A" w14:textId="77777777" w:rsidR="007479FB" w:rsidRPr="007479FB" w:rsidRDefault="007479FB" w:rsidP="007479FB">
      <w:pPr>
        <w:pStyle w:val="EndNoteBibliography"/>
        <w:spacing w:after="240"/>
      </w:pPr>
      <w:r w:rsidRPr="007479FB">
        <w:t>3.</w:t>
      </w:r>
      <w:r w:rsidRPr="007479FB">
        <w:tab/>
        <w:t>Fedak KM, Bernal A, Capshaw ZA, Gross S. Applying the Bradford Hill criteria in the 21st century: how data integration has changed causal inference in molecular epidemiology. Emerging themes in epidemiology. 2015;12:14.</w:t>
      </w:r>
    </w:p>
    <w:p w14:paraId="52870826" w14:textId="77777777" w:rsidR="007479FB" w:rsidRPr="007479FB" w:rsidRDefault="007479FB" w:rsidP="007479FB">
      <w:pPr>
        <w:pStyle w:val="EndNoteBibliography"/>
        <w:spacing w:after="240"/>
      </w:pPr>
      <w:r w:rsidRPr="007479FB">
        <w:lastRenderedPageBreak/>
        <w:t>4.</w:t>
      </w:r>
      <w:r w:rsidRPr="007479FB">
        <w:tab/>
        <w:t>Kazemi A, Mohammadi V, Aghababaee SK, Golzarand M, Clark CCT, Babajafari S. Association of Vitamin D Status with SARS-CoV-2 Infection or COVID-19 Severity: A Systematic Review and Meta-analysis. Advances in nutrition (Bethesda, Md). 2021.</w:t>
      </w:r>
    </w:p>
    <w:p w14:paraId="73F08526" w14:textId="77777777" w:rsidR="007479FB" w:rsidRPr="007479FB" w:rsidRDefault="007479FB" w:rsidP="007479FB">
      <w:pPr>
        <w:pStyle w:val="EndNoteBibliography"/>
        <w:spacing w:after="240"/>
      </w:pPr>
      <w:r w:rsidRPr="007479FB">
        <w:t>5.</w:t>
      </w:r>
      <w:r w:rsidRPr="007479FB">
        <w:tab/>
        <w:t>Dekkers OM, Vandenbroucke JP, Cevallos M, Renehan AG, Altman DG, Egger M. COSMOS-E: Guidance on conducting systematic reviews and meta-analyses of observational studies of etiology. PLoS medicine. 2019;16(2):e1002742.</w:t>
      </w:r>
    </w:p>
    <w:p w14:paraId="07EF07DC" w14:textId="77777777" w:rsidR="007479FB" w:rsidRPr="007479FB" w:rsidRDefault="007479FB" w:rsidP="007479FB">
      <w:pPr>
        <w:pStyle w:val="EndNoteBibliography"/>
        <w:spacing w:after="240"/>
      </w:pPr>
      <w:r w:rsidRPr="007479FB">
        <w:t>6.</w:t>
      </w:r>
      <w:r w:rsidRPr="007479FB">
        <w:tab/>
        <w:t>Smolders J, van den Ouweland J, Geven C, Pickkers P, Kox M. Letter to the Editor: Vitamin D deficiency in COVID-19: Mixing up cause and consequence. Metabolism. 2021;115:154434.</w:t>
      </w:r>
    </w:p>
    <w:p w14:paraId="7145593C" w14:textId="77777777" w:rsidR="007479FB" w:rsidRPr="007479FB" w:rsidRDefault="007479FB" w:rsidP="007479FB">
      <w:pPr>
        <w:pStyle w:val="EndNoteBibliography"/>
        <w:spacing w:after="240"/>
      </w:pPr>
      <w:r w:rsidRPr="007479FB">
        <w:t>7.</w:t>
      </w:r>
      <w:r w:rsidRPr="007479FB">
        <w:tab/>
        <w:t>García LF. Immune Response, Inflammation, and the Clinical Spectrum of COVID-19. Front Immunol. 2020;11:1441.</w:t>
      </w:r>
    </w:p>
    <w:p w14:paraId="783F6AD8" w14:textId="77777777" w:rsidR="007479FB" w:rsidRPr="007479FB" w:rsidRDefault="007479FB" w:rsidP="007479FB">
      <w:pPr>
        <w:pStyle w:val="EndNoteBibliography"/>
        <w:spacing w:after="240"/>
      </w:pPr>
      <w:r w:rsidRPr="007479FB">
        <w:t>8.</w:t>
      </w:r>
      <w:r w:rsidRPr="007479FB">
        <w:tab/>
        <w:t>Harvey NC, Kanis JA, Liu E, Cooper C, Lorentzon M, Bea JW, et al. Predictive Value of DXA Appendicular Lean Mass for Incident Fractures, Falls, and Mortality, Independent of Prior Falls, FRAX, and BMD: Findings from the Women's Health Initiative (WHI). J Bone Miner Res. 2021.</w:t>
      </w:r>
    </w:p>
    <w:p w14:paraId="3544BAEF" w14:textId="77777777" w:rsidR="007479FB" w:rsidRPr="007479FB" w:rsidRDefault="007479FB" w:rsidP="007479FB">
      <w:pPr>
        <w:pStyle w:val="EndNoteBibliography"/>
        <w:spacing w:after="240"/>
      </w:pPr>
      <w:r w:rsidRPr="007479FB">
        <w:t>9.</w:t>
      </w:r>
      <w:r w:rsidRPr="007479FB">
        <w:tab/>
        <w:t>Raisi-Estabragh Z, McCracken C, Bethell MS, Cooper J, Cooper C, Caulfield MJ, et al. Greater risk of severe COVID-19 in Black, Asian and Minority Ethnic populations is not explained by cardiometabolic, socioeconomic or behavioural factors, or by 25(OH)-vitamin D status: study of 1326 cases from the UK Biobank. Journal of public health (Oxford, England). 2020;42(3):451-60.</w:t>
      </w:r>
    </w:p>
    <w:p w14:paraId="7ABB8B19" w14:textId="77777777" w:rsidR="007479FB" w:rsidRPr="007479FB" w:rsidRDefault="007479FB" w:rsidP="007479FB">
      <w:pPr>
        <w:pStyle w:val="EndNoteBibliography"/>
        <w:spacing w:after="240"/>
      </w:pPr>
      <w:r w:rsidRPr="007479FB">
        <w:t>10.</w:t>
      </w:r>
      <w:r w:rsidRPr="007479FB">
        <w:tab/>
        <w:t>Murai IH, Fernandes AL, Sales LP, Pinto AJ, Goessler KF, Duran CSC, et al. Effect of a Single High Dose of Vitamin D3 on Hospital Length of Stay in Patients With Moderate to Severe COVID-19: A Randomized Clinical Trial. Jama. 2021;325(11):1053-60.</w:t>
      </w:r>
    </w:p>
    <w:p w14:paraId="287D1C6A" w14:textId="77777777" w:rsidR="007479FB" w:rsidRPr="007479FB" w:rsidRDefault="007479FB" w:rsidP="007479FB">
      <w:pPr>
        <w:pStyle w:val="EndNoteBibliography"/>
        <w:spacing w:after="240"/>
      </w:pPr>
      <w:r w:rsidRPr="007479FB">
        <w:t>11.</w:t>
      </w:r>
      <w:r w:rsidRPr="007479FB">
        <w:tab/>
        <w:t>Jolliffe DA, Camargo CA, Jr., Sluyter JD, Aglipay M, Aloia JF, Ganmaa D, et al. Vitamin D supplementation to prevent acute respiratory infections: a systematic review and meta-analysis of aggregate data from randomised controlled trials. The lancet Diabetes &amp; endocrinology. 2021;9(5):276-92.</w:t>
      </w:r>
    </w:p>
    <w:p w14:paraId="3FB6456A" w14:textId="77777777" w:rsidR="007479FB" w:rsidRPr="007479FB" w:rsidRDefault="007479FB" w:rsidP="007479FB">
      <w:pPr>
        <w:pStyle w:val="EndNoteBibliography"/>
        <w:spacing w:after="240"/>
      </w:pPr>
      <w:r w:rsidRPr="007479FB">
        <w:t>12.</w:t>
      </w:r>
      <w:r w:rsidRPr="007479FB">
        <w:tab/>
        <w:t>Theodoratou E, Tzoulaki I, Zgaga L, Ioannidis JP. Vitamin D and multiple health outcomes: umbrella review of systematic reviews and meta-analyses of observational studies and randomised trials. BMJ. 2014;348:g2035.</w:t>
      </w:r>
    </w:p>
    <w:p w14:paraId="15195AF7" w14:textId="77777777" w:rsidR="007479FB" w:rsidRPr="007479FB" w:rsidRDefault="007479FB" w:rsidP="007479FB">
      <w:pPr>
        <w:pStyle w:val="EndNoteBibliography"/>
        <w:spacing w:after="240"/>
      </w:pPr>
      <w:r w:rsidRPr="007479FB">
        <w:lastRenderedPageBreak/>
        <w:t>13.</w:t>
      </w:r>
      <w:r w:rsidRPr="007479FB">
        <w:tab/>
        <w:t>Vimaleswaran KS, Berry DJ, Lu C, Tikkanen E, Pilz S, Hiraki LT, et al. Causal relationship between obesity and vitamin D status: bi-directional Mendelian randomization analysis of multiple cohorts. PLoS medicine. 2013;10(2):e1001383.</w:t>
      </w:r>
    </w:p>
    <w:p w14:paraId="08EFBA78" w14:textId="77777777" w:rsidR="007479FB" w:rsidRPr="007479FB" w:rsidRDefault="007479FB" w:rsidP="007479FB">
      <w:pPr>
        <w:pStyle w:val="EndNoteBibliography"/>
        <w:spacing w:after="240"/>
      </w:pPr>
      <w:r w:rsidRPr="007479FB">
        <w:t>14.</w:t>
      </w:r>
      <w:r w:rsidRPr="007479FB">
        <w:tab/>
        <w:t>Harvey NC, Cooper C. Vitamin D: some perspective please. Bmj. 2012;345:e4695.</w:t>
      </w:r>
    </w:p>
    <w:p w14:paraId="419F7AE1" w14:textId="77777777" w:rsidR="007479FB" w:rsidRPr="007479FB" w:rsidRDefault="007479FB" w:rsidP="007479FB">
      <w:pPr>
        <w:pStyle w:val="EndNoteBibliography"/>
        <w:spacing w:after="240"/>
      </w:pPr>
      <w:r w:rsidRPr="007479FB">
        <w:t>15.</w:t>
      </w:r>
      <w:r w:rsidRPr="007479FB">
        <w:tab/>
        <w:t>Butler-Laporte G, Nakanishi T, Mooser V, Morrison DR, Abdullah T, Adeleye O, et al. Vitamin D and COVID-19 susceptibility and severity in the COVID-19 Host Genetics Initiative: A Mendelian randomization study. PLoS medicine. 2021;18(6):e1003605.</w:t>
      </w:r>
    </w:p>
    <w:p w14:paraId="79CB9AD7" w14:textId="77777777" w:rsidR="007479FB" w:rsidRPr="007479FB" w:rsidRDefault="007479FB" w:rsidP="007479FB">
      <w:pPr>
        <w:pStyle w:val="EndNoteBibliography"/>
      </w:pPr>
      <w:r w:rsidRPr="007479FB">
        <w:t>16.</w:t>
      </w:r>
      <w:r w:rsidRPr="007479FB">
        <w:tab/>
        <w:t>Ali MS, Prieto-Alhambra D, Lopes LC, Ramos D, Bispo N, Ichihara MY, et al. Propensity Score Methods in Health Technology Assessment: Principles, Extended Applications, and Recent Advances. Frontiers in pharmacology. 2019;10:973.</w:t>
      </w:r>
    </w:p>
    <w:p w14:paraId="43BAA0FB" w14:textId="1C5EB40A" w:rsidR="00F65A4B" w:rsidRDefault="00F836E2">
      <w:r>
        <w:fldChar w:fldCharType="end"/>
      </w:r>
    </w:p>
    <w:sectPr w:rsidR="00F65A4B">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C14D62" w14:textId="77777777" w:rsidR="00E2431F" w:rsidRDefault="00E2431F" w:rsidP="009F7E7C">
      <w:pPr>
        <w:spacing w:after="0" w:line="240" w:lineRule="auto"/>
      </w:pPr>
      <w:r>
        <w:separator/>
      </w:r>
    </w:p>
  </w:endnote>
  <w:endnote w:type="continuationSeparator" w:id="0">
    <w:p w14:paraId="4F7CD37B" w14:textId="77777777" w:rsidR="00E2431F" w:rsidRDefault="00E2431F" w:rsidP="009F7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7573654"/>
      <w:docPartObj>
        <w:docPartGallery w:val="Page Numbers (Bottom of Page)"/>
        <w:docPartUnique/>
      </w:docPartObj>
    </w:sdtPr>
    <w:sdtEndPr>
      <w:rPr>
        <w:noProof/>
      </w:rPr>
    </w:sdtEndPr>
    <w:sdtContent>
      <w:p w14:paraId="0B596634" w14:textId="0115D46F" w:rsidR="009F7E7C" w:rsidRDefault="009F7E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CEB7B4" w14:textId="77777777" w:rsidR="009F7E7C" w:rsidRDefault="009F7E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5C639" w14:textId="77777777" w:rsidR="00E2431F" w:rsidRDefault="00E2431F" w:rsidP="009F7E7C">
      <w:pPr>
        <w:spacing w:after="0" w:line="240" w:lineRule="auto"/>
      </w:pPr>
      <w:r>
        <w:separator/>
      </w:r>
    </w:p>
  </w:footnote>
  <w:footnote w:type="continuationSeparator" w:id="0">
    <w:p w14:paraId="614A5D83" w14:textId="77777777" w:rsidR="00E2431F" w:rsidRDefault="00E2431F" w:rsidP="009F7E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E5C37AF-607F-47DF-A8EC-71F5B6C1325E}"/>
    <w:docVar w:name="dgnword-eventsink" w:val="2035354698928"/>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6819&lt;/item&gt;&lt;item&gt;7972&lt;/item&gt;&lt;item&gt;7998&lt;/item&gt;&lt;item&gt;7999&lt;/item&gt;&lt;item&gt;8000&lt;/item&gt;&lt;item&gt;8002&lt;/item&gt;&lt;item&gt;8007&lt;/item&gt;&lt;item&gt;8010&lt;/item&gt;&lt;item&gt;8013&lt;/item&gt;&lt;item&gt;8014&lt;/item&gt;&lt;item&gt;8015&lt;/item&gt;&lt;item&gt;8016&lt;/item&gt;&lt;item&gt;8017&lt;/item&gt;&lt;item&gt;8018&lt;/item&gt;&lt;item&gt;8021&lt;/item&gt;&lt;item&gt;8022&lt;/item&gt;&lt;/record-ids&gt;&lt;/item&gt;&lt;/Libraries&gt;"/>
  </w:docVars>
  <w:rsids>
    <w:rsidRoot w:val="00F65A4B"/>
    <w:rsid w:val="00014C9E"/>
    <w:rsid w:val="00026971"/>
    <w:rsid w:val="00032559"/>
    <w:rsid w:val="000662D9"/>
    <w:rsid w:val="000C4A1D"/>
    <w:rsid w:val="000D59A8"/>
    <w:rsid w:val="000F4A0E"/>
    <w:rsid w:val="00105C3F"/>
    <w:rsid w:val="00112D05"/>
    <w:rsid w:val="00262168"/>
    <w:rsid w:val="0026741D"/>
    <w:rsid w:val="002B53FD"/>
    <w:rsid w:val="002F3152"/>
    <w:rsid w:val="002F42DE"/>
    <w:rsid w:val="002F75ED"/>
    <w:rsid w:val="00317384"/>
    <w:rsid w:val="00323C80"/>
    <w:rsid w:val="00335940"/>
    <w:rsid w:val="00337937"/>
    <w:rsid w:val="00370FED"/>
    <w:rsid w:val="003B5DEB"/>
    <w:rsid w:val="004219F0"/>
    <w:rsid w:val="004633BE"/>
    <w:rsid w:val="00483C96"/>
    <w:rsid w:val="0049611D"/>
    <w:rsid w:val="00497974"/>
    <w:rsid w:val="0054124E"/>
    <w:rsid w:val="005B1672"/>
    <w:rsid w:val="005F5317"/>
    <w:rsid w:val="00603D82"/>
    <w:rsid w:val="00611807"/>
    <w:rsid w:val="00643086"/>
    <w:rsid w:val="00652268"/>
    <w:rsid w:val="00652802"/>
    <w:rsid w:val="0065436A"/>
    <w:rsid w:val="00662B4E"/>
    <w:rsid w:val="006C4BC8"/>
    <w:rsid w:val="006E469E"/>
    <w:rsid w:val="006F602D"/>
    <w:rsid w:val="006F660E"/>
    <w:rsid w:val="0070343E"/>
    <w:rsid w:val="00720D1D"/>
    <w:rsid w:val="00736B34"/>
    <w:rsid w:val="007479FB"/>
    <w:rsid w:val="0077076B"/>
    <w:rsid w:val="00784A70"/>
    <w:rsid w:val="00787287"/>
    <w:rsid w:val="007C0B0C"/>
    <w:rsid w:val="007E4148"/>
    <w:rsid w:val="00847E3A"/>
    <w:rsid w:val="00872A96"/>
    <w:rsid w:val="00892328"/>
    <w:rsid w:val="008F7162"/>
    <w:rsid w:val="008F7B1A"/>
    <w:rsid w:val="00903F8D"/>
    <w:rsid w:val="00940F27"/>
    <w:rsid w:val="009D4917"/>
    <w:rsid w:val="009F15D3"/>
    <w:rsid w:val="009F7E7C"/>
    <w:rsid w:val="00A23248"/>
    <w:rsid w:val="00A43669"/>
    <w:rsid w:val="00A72EE8"/>
    <w:rsid w:val="00AC4CAD"/>
    <w:rsid w:val="00AD4155"/>
    <w:rsid w:val="00B629C1"/>
    <w:rsid w:val="00B70FCA"/>
    <w:rsid w:val="00B94564"/>
    <w:rsid w:val="00BE2070"/>
    <w:rsid w:val="00BF02D0"/>
    <w:rsid w:val="00C02640"/>
    <w:rsid w:val="00CA6E04"/>
    <w:rsid w:val="00CE53FA"/>
    <w:rsid w:val="00D05BBE"/>
    <w:rsid w:val="00DA5404"/>
    <w:rsid w:val="00DE3C02"/>
    <w:rsid w:val="00E2431F"/>
    <w:rsid w:val="00E27266"/>
    <w:rsid w:val="00F14961"/>
    <w:rsid w:val="00F15841"/>
    <w:rsid w:val="00F65A4B"/>
    <w:rsid w:val="00F836E2"/>
    <w:rsid w:val="00F8768E"/>
    <w:rsid w:val="00FC3C26"/>
    <w:rsid w:val="00FC71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07F8E"/>
  <w15:chartTrackingRefBased/>
  <w15:docId w15:val="{5F53C64E-4E85-4832-B6AA-0B995C60D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07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76B"/>
    <w:rPr>
      <w:rFonts w:ascii="Segoe UI" w:hAnsi="Segoe UI" w:cs="Segoe UI"/>
      <w:sz w:val="18"/>
      <w:szCs w:val="18"/>
    </w:rPr>
  </w:style>
  <w:style w:type="paragraph" w:styleId="Header">
    <w:name w:val="header"/>
    <w:basedOn w:val="Normal"/>
    <w:link w:val="HeaderChar"/>
    <w:uiPriority w:val="99"/>
    <w:unhideWhenUsed/>
    <w:rsid w:val="009F7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E7C"/>
  </w:style>
  <w:style w:type="paragraph" w:styleId="Footer">
    <w:name w:val="footer"/>
    <w:basedOn w:val="Normal"/>
    <w:link w:val="FooterChar"/>
    <w:uiPriority w:val="99"/>
    <w:unhideWhenUsed/>
    <w:rsid w:val="009F7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E7C"/>
  </w:style>
  <w:style w:type="paragraph" w:customStyle="1" w:styleId="EndNoteBibliographyTitle">
    <w:name w:val="EndNote Bibliography Title"/>
    <w:basedOn w:val="Normal"/>
    <w:link w:val="EndNoteBibliographyTitleChar"/>
    <w:rsid w:val="00F836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36E2"/>
    <w:rPr>
      <w:rFonts w:ascii="Calibri" w:hAnsi="Calibri" w:cs="Calibri"/>
      <w:noProof/>
      <w:lang w:val="en-US"/>
    </w:rPr>
  </w:style>
  <w:style w:type="paragraph" w:customStyle="1" w:styleId="EndNoteBibliography">
    <w:name w:val="EndNote Bibliography"/>
    <w:basedOn w:val="Normal"/>
    <w:link w:val="EndNoteBibliographyChar"/>
    <w:rsid w:val="00F836E2"/>
    <w:pPr>
      <w:spacing w:line="36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36E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664</Words>
  <Characters>1518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Harvey</dc:creator>
  <cp:keywords/>
  <dc:description/>
  <cp:lastModifiedBy>Karen Drake</cp:lastModifiedBy>
  <cp:revision>2</cp:revision>
  <dcterms:created xsi:type="dcterms:W3CDTF">2021-08-16T09:28:00Z</dcterms:created>
  <dcterms:modified xsi:type="dcterms:W3CDTF">2021-08-16T09:28:00Z</dcterms:modified>
</cp:coreProperties>
</file>